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r w:rsidR="00D57DC4">
        <w:fldChar w:fldCharType="begin"/>
      </w:r>
      <w:r w:rsidR="00D57DC4">
        <w:instrText xml:space="preserve"> HYPERLINK "mailto:dugalh@gmail.com" </w:instrText>
      </w:r>
      <w:ins w:id="0" w:author="dugalh" w:date="2018-06-12T15:59:00Z"/>
      <w:r w:rsidR="00D57DC4">
        <w:fldChar w:fldCharType="separate"/>
      </w:r>
      <w:r w:rsidRPr="002472D1">
        <w:rPr>
          <w:rStyle w:val="Hyperlink"/>
        </w:rPr>
        <w:t>dugalh@gmail.com</w:t>
      </w:r>
      <w:r w:rsidR="00D57DC4">
        <w:rPr>
          <w:rStyle w:val="Hyperlink"/>
        </w:rPr>
        <w:fldChar w:fldCharType="end"/>
      </w:r>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r w:rsidR="00D57DC4">
        <w:fldChar w:fldCharType="begin"/>
      </w:r>
      <w:r w:rsidR="00D57DC4">
        <w:instrText xml:space="preserve"> HYPERLINK "mailto:avn@sun.ac.za" </w:instrText>
      </w:r>
      <w:ins w:id="1" w:author="dugalh" w:date="2018-06-12T15:59:00Z"/>
      <w:r w:rsidR="00D57DC4">
        <w:fldChar w:fldCharType="separate"/>
      </w:r>
      <w:r w:rsidRPr="002472D1">
        <w:rPr>
          <w:rStyle w:val="Hyperlink"/>
        </w:rPr>
        <w:t>avn@sun.ac.za</w:t>
      </w:r>
      <w:r w:rsidR="00D57DC4">
        <w:rPr>
          <w:rStyle w:val="Hyperlink"/>
        </w:rPr>
        <w:fldChar w:fldCharType="end"/>
      </w:r>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2"/>
      <w:commentRangeStart w:id="3"/>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2"/>
      <w:r w:rsidR="00D57DC4">
        <w:rPr>
          <w:rStyle w:val="CommentReference"/>
          <w:b w:val="0"/>
        </w:rPr>
        <w:commentReference w:id="2"/>
      </w:r>
      <w:r w:rsidR="00F42BC8">
        <w:t xml:space="preserve">a </w:t>
      </w:r>
      <w:commentRangeEnd w:id="3"/>
      <w:r w:rsidR="00D57DC4">
        <w:rPr>
          <w:rStyle w:val="CommentReference"/>
          <w:b w:val="0"/>
        </w:rPr>
        <w:commentReference w:id="3"/>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4" w:author="dugalh" w:date="2018-06-11T11:33:00Z">
        <w:r w:rsidRPr="004E1D1B" w:rsidDel="00AE7E19">
          <w:delText>Average-linkage hierarchical clustering</w:delText>
        </w:r>
      </w:del>
      <w:ins w:id="5"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6"/>
      <w:r w:rsidRPr="004E1D1B">
        <w:t>best</w:t>
      </w:r>
      <w:commentRangeEnd w:id="6"/>
      <w:r w:rsidR="00D57DC4">
        <w:rPr>
          <w:rStyle w:val="CommentReference"/>
        </w:rPr>
        <w:commentReference w:id="6"/>
      </w:r>
      <w:r w:rsidRPr="004E1D1B">
        <w:t xml:space="preserve"> clusters.  Other criteria, such as computation time or measurement cost, can be considered when making this selection.  The proposed feature selection method is compared to </w:t>
      </w:r>
      <w:del w:id="7" w:author="dugalh" w:date="2018-06-11T11:34:00Z">
        <w:r w:rsidRPr="004E1D1B" w:rsidDel="00AE7E19">
          <w:delText xml:space="preserve">traditional </w:delText>
        </w:r>
      </w:del>
      <w:ins w:id="8"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9" w:author="dugalh" w:date="2018-06-11T11:34:00Z">
        <w:r w:rsidRPr="004E1D1B" w:rsidDel="00AE7E19">
          <w:delText xml:space="preserve">traditional </w:delText>
        </w:r>
      </w:del>
      <w:ins w:id="10"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11"/>
      <w:r w:rsidRPr="004E1D1B">
        <w:t>Introduction</w:t>
      </w:r>
      <w:commentRangeEnd w:id="11"/>
      <w:r w:rsidR="00D57DC4">
        <w:rPr>
          <w:rStyle w:val="CommentReference"/>
          <w:rFonts w:cs="Times New Roman"/>
          <w:b w:val="0"/>
          <w:bCs w:val="0"/>
          <w:kern w:val="0"/>
        </w:rPr>
        <w:commentReference w:id="11"/>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2"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3"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0F3A8360"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w:t>
      </w:r>
      <w:del w:id="14"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69A4FC2A"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del w:id="15" w:author="dugalh" w:date="2018-06-14T17:43:00Z">
        <w:r w:rsidR="00CD0C06" w:rsidDel="009C76CE">
          <w:delText>BE is computationally more costly than FS as it begins evaluation on the full feature set</w:delText>
        </w:r>
        <w:r w:rsidR="00C62475" w:rsidDel="009C76CE">
          <w:delText>.</w:delText>
        </w:r>
        <w:r w:rsidR="00CD0C06" w:rsidDel="009C76CE">
          <w:delText xml:space="preserve">  For the same reason, it also requires adequate data to represent the full feature set.</w:delText>
        </w:r>
      </w:del>
    </w:p>
    <w:p w14:paraId="6E52A9C7" w14:textId="77777777" w:rsidR="004A6E7D" w:rsidRDefault="004A6E7D" w:rsidP="004C7251">
      <w:pPr>
        <w:pStyle w:val="Newparagraph"/>
      </w:pPr>
    </w:p>
    <w:p w14:paraId="74481FD1" w14:textId="40A6C8CF"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7E01B24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6" w:author="dugalh" w:date="2018-06-14T17:46:00Z">
        <w:r w:rsidR="005F2058">
          <w:t>Hyperspectral imagery is also well-known for containing redundancy amongst the bands</w:t>
        </w:r>
      </w:ins>
      <w:ins w:id="17" w:author="dugalh" w:date="2018-06-14T18:27:00Z">
        <w:r w:rsidR="002E01D3">
          <w:t xml:space="preserve"> </w:t>
        </w:r>
      </w:ins>
      <w:ins w:id="18" w:author="dugalh" w:date="2018-06-14T18:28:00Z">
        <w:r w:rsidR="002E01D3">
          <w:fldChar w:fldCharType="begin" w:fldLock="1"/>
        </w:r>
      </w:ins>
      <w:r w:rsidR="002E01D3">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19" w:author="dugalh" w:date="2018-06-14T18:28:00Z">
        <w:r w:rsidR="002E01D3">
          <w:fldChar w:fldCharType="end"/>
        </w:r>
      </w:ins>
      <w:ins w:id="20" w:author="dugalh" w:date="2018-06-14T17:46:00Z">
        <w:r w:rsidR="005F2058">
          <w:t>.</w:t>
        </w:r>
      </w:ins>
    </w:p>
    <w:p w14:paraId="093D051E" w14:textId="77777777" w:rsidR="00FE3A40" w:rsidRDefault="00FE3A40" w:rsidP="004C7251">
      <w:pPr>
        <w:pStyle w:val="Newparagraph"/>
      </w:pPr>
    </w:p>
    <w:p w14:paraId="58EB59F2" w14:textId="5A75A88E"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791B39">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2B52B42B" w:rsidR="00365BD5" w:rsidDel="007F3E58" w:rsidRDefault="00CA1B20" w:rsidP="007F3E58">
      <w:pPr>
        <w:pStyle w:val="Newparagraph"/>
        <w:rPr>
          <w:moveFrom w:id="21" w:author="dugalh" w:date="2018-06-14T17:35:00Z"/>
        </w:rPr>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moveFromRangeStart w:id="22" w:author="dugalh" w:date="2018-06-14T17:35:00Z" w:name="move516761033"/>
      <w:moveFrom w:id="23"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24" w:author="dugalh" w:date="2018-06-14T17:35:00Z"/>
        </w:rPr>
      </w:pPr>
    </w:p>
    <w:p w14:paraId="675A4361" w14:textId="229E7FA9" w:rsidR="004D20A1" w:rsidDel="007F3E58" w:rsidRDefault="00416694" w:rsidP="002E01D3">
      <w:pPr>
        <w:pStyle w:val="Newparagraph"/>
        <w:rPr>
          <w:moveFrom w:id="25" w:author="dugalh" w:date="2018-06-14T17:35:00Z"/>
        </w:rPr>
      </w:pPr>
      <w:moveFrom w:id="26"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 xml:space="preserve">eature </w:t>
        </w:r>
        <w:r w:rsidR="00271631" w:rsidDel="007F3E58">
          <w:lastRenderedPageBreak/>
          <w:t>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27" w:author="dugalh" w:date="2018-06-14T17:35:00Z"/>
        </w:rPr>
      </w:pPr>
    </w:p>
    <w:p w14:paraId="0DD965F9" w14:textId="30B64907" w:rsidR="00B0045D" w:rsidDel="007F3E58" w:rsidRDefault="009162F6" w:rsidP="007F3E58">
      <w:pPr>
        <w:pStyle w:val="Newparagraph"/>
        <w:rPr>
          <w:moveFrom w:id="28" w:author="dugalh" w:date="2018-06-14T17:35:00Z"/>
        </w:rPr>
        <w:pPrChange w:id="29" w:author="dugalh" w:date="2018-06-14T17:34:00Z">
          <w:pPr>
            <w:pStyle w:val="Newparagraph"/>
          </w:pPr>
        </w:pPrChange>
      </w:pPr>
      <w:moveFrom w:id="30"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7F3E58">
      <w:pPr>
        <w:pStyle w:val="Newparagraph"/>
        <w:rPr>
          <w:moveFrom w:id="31" w:author="dugalh" w:date="2018-06-14T17:35:00Z"/>
        </w:rPr>
        <w:pPrChange w:id="32" w:author="dugalh" w:date="2018-06-14T17:34:00Z">
          <w:pPr>
            <w:pStyle w:val="Newparagraph"/>
          </w:pPr>
        </w:pPrChange>
      </w:pPr>
    </w:p>
    <w:p w14:paraId="3AD6B0B8" w14:textId="7B690C20" w:rsidR="00BE5C0B" w:rsidDel="007F3E58" w:rsidRDefault="005111F4" w:rsidP="007F3E58">
      <w:pPr>
        <w:pStyle w:val="Newparagraph"/>
        <w:rPr>
          <w:moveFrom w:id="33" w:author="dugalh" w:date="2018-06-14T17:35:00Z"/>
        </w:rPr>
        <w:pPrChange w:id="34" w:author="dugalh" w:date="2018-06-14T17:34:00Z">
          <w:pPr>
            <w:pStyle w:val="Newparagraph"/>
          </w:pPr>
        </w:pPrChange>
      </w:pPr>
      <w:moveFrom w:id="35"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w:t>
        </w:r>
        <w:r w:rsidR="002C1DBF" w:rsidDel="007F3E58">
          <w:lastRenderedPageBreak/>
          <w:t xml:space="preserve">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7F3E58">
      <w:pPr>
        <w:pStyle w:val="Newparagraph"/>
        <w:rPr>
          <w:moveFrom w:id="36" w:author="dugalh" w:date="2018-06-14T17:35:00Z"/>
        </w:rPr>
        <w:pPrChange w:id="37" w:author="dugalh" w:date="2018-06-14T17:34:00Z">
          <w:pPr>
            <w:pStyle w:val="Newparagraph"/>
          </w:pPr>
        </w:pPrChange>
      </w:pPr>
    </w:p>
    <w:p w14:paraId="60DF787B" w14:textId="36CCCB83" w:rsidR="00673AF7" w:rsidDel="007F3E58" w:rsidRDefault="00F41FDC" w:rsidP="007F3E58">
      <w:pPr>
        <w:pStyle w:val="Newparagraph"/>
        <w:rPr>
          <w:moveFrom w:id="38" w:author="dugalh" w:date="2018-06-14T17:35:00Z"/>
        </w:rPr>
        <w:pPrChange w:id="39" w:author="dugalh" w:date="2018-06-14T17:34:00Z">
          <w:pPr>
            <w:pStyle w:val="Newparagraph"/>
          </w:pPr>
        </w:pPrChange>
      </w:pPr>
      <w:moveFrom w:id="40"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7F3E58">
      <w:pPr>
        <w:pStyle w:val="Newparagraph"/>
        <w:rPr>
          <w:moveFrom w:id="41" w:author="dugalh" w:date="2018-06-14T17:35:00Z"/>
        </w:rPr>
        <w:pPrChange w:id="42" w:author="dugalh" w:date="2018-06-14T17:34:00Z">
          <w:pPr>
            <w:pStyle w:val="Newparagraph"/>
          </w:pPr>
        </w:pPrChange>
      </w:pPr>
    </w:p>
    <w:p w14:paraId="7D0D0EE0" w14:textId="768A03E8" w:rsidR="00370A68" w:rsidDel="007F3E58" w:rsidRDefault="009F41C5" w:rsidP="007F3E58">
      <w:pPr>
        <w:pStyle w:val="Newparagraph"/>
        <w:rPr>
          <w:moveFrom w:id="43" w:author="dugalh" w:date="2018-06-14T17:35:00Z"/>
        </w:rPr>
        <w:pPrChange w:id="44" w:author="dugalh" w:date="2018-06-14T17:34:00Z">
          <w:pPr>
            <w:pStyle w:val="Newparagraph"/>
          </w:pPr>
        </w:pPrChange>
      </w:pPr>
      <w:moveFrom w:id="45"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 xml:space="preserve">sparsity of selected </w:t>
        </w:r>
        <w:r w:rsidR="007B14BC" w:rsidDel="007F3E58">
          <w:lastRenderedPageBreak/>
          <w:t>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7F3E58">
      <w:pPr>
        <w:pStyle w:val="Newparagraph"/>
        <w:rPr>
          <w:moveFrom w:id="46" w:author="dugalh" w:date="2018-06-14T17:35:00Z"/>
        </w:rPr>
        <w:pPrChange w:id="47" w:author="dugalh" w:date="2018-06-14T17:34:00Z">
          <w:pPr>
            <w:pStyle w:val="Newparagraph"/>
          </w:pPr>
        </w:pPrChange>
      </w:pPr>
      <w:moveFrom w:id="48" w:author="dugalh" w:date="2018-06-14T17:35:00Z">
        <w:r w:rsidDel="007F3E58">
          <w:t xml:space="preserve"> </w:t>
        </w:r>
      </w:moveFrom>
    </w:p>
    <w:p w14:paraId="5290CAA2" w14:textId="7FADEC3A" w:rsidR="000D58F8" w:rsidDel="007F3E58" w:rsidRDefault="00026A2A" w:rsidP="007F3E58">
      <w:pPr>
        <w:pStyle w:val="Newparagraph"/>
        <w:rPr>
          <w:moveFrom w:id="49" w:author="dugalh" w:date="2018-06-14T17:35:00Z"/>
        </w:rPr>
        <w:pPrChange w:id="50" w:author="dugalh" w:date="2018-06-14T17:34:00Z">
          <w:pPr>
            <w:pStyle w:val="Newparagraph"/>
          </w:pPr>
        </w:pPrChange>
      </w:pPr>
      <w:moveFrom w:id="51" w:author="dugalh" w:date="2018-06-14T17:35:00Z">
        <w:r w:rsidDel="007F3E58">
          <w:t>With the exception of FCBF, the above feature selection procedures can be grouped into two categories:</w:t>
        </w:r>
      </w:moveFrom>
    </w:p>
    <w:p w14:paraId="6D8AF894" w14:textId="34E269D1" w:rsidR="000D58F8" w:rsidDel="007F3E58" w:rsidRDefault="00026A2A" w:rsidP="007F3E58">
      <w:pPr>
        <w:pStyle w:val="Newparagraph"/>
        <w:rPr>
          <w:moveFrom w:id="52" w:author="dugalh" w:date="2018-06-14T17:35:00Z"/>
        </w:rPr>
        <w:pPrChange w:id="53" w:author="dugalh" w:date="2018-06-14T17:34:00Z">
          <w:pPr>
            <w:pStyle w:val="Bulletedlist"/>
            <w:numPr>
              <w:numId w:val="4"/>
            </w:numPr>
            <w:ind w:left="1080"/>
          </w:pPr>
        </w:pPrChange>
      </w:pPr>
      <w:moveFrom w:id="54"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7F3E58">
      <w:pPr>
        <w:pStyle w:val="Newparagraph"/>
        <w:pPrChange w:id="55" w:author="dugalh" w:date="2018-06-14T17:34:00Z">
          <w:pPr>
            <w:pStyle w:val="Bulletedlist"/>
            <w:numPr>
              <w:numId w:val="4"/>
            </w:numPr>
            <w:ind w:left="1080"/>
          </w:pPr>
        </w:pPrChange>
      </w:pPr>
      <w:moveFrom w:id="56"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22"/>
    </w:p>
    <w:p w14:paraId="48B2FE97" w14:textId="67926DA8" w:rsidR="009162F6" w:rsidRDefault="009162F6" w:rsidP="004C7251">
      <w:pPr>
        <w:pStyle w:val="Newparagraph"/>
      </w:pPr>
    </w:p>
    <w:p w14:paraId="64FA4D94" w14:textId="484A7619"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791B39">
        <w: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791B39">
        <w: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instrText>
      </w:r>
      <w:r>
        <w:fldChar w:fldCharType="separate"/>
      </w:r>
      <w:r w:rsidR="00BA6C51" w:rsidRPr="00BA6C51">
        <w:rPr>
          <w:noProof/>
        </w:rPr>
        <w:t>(Blaschke 2010)</w:t>
      </w:r>
      <w:r>
        <w:fldChar w:fldCharType="end"/>
      </w:r>
      <w:r>
        <w:t xml:space="preserve">.  </w:t>
      </w:r>
      <w:moveFromRangeStart w:id="57" w:author="dugalh" w:date="2018-06-14T18:45:00Z" w:name="move516765246"/>
      <w:moveFrom w:id="58"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57"/>
    </w:p>
    <w:p w14:paraId="75BB6952" w14:textId="77777777" w:rsidR="00DB2C16" w:rsidRDefault="00DB2C16" w:rsidP="004C7251">
      <w:pPr>
        <w:pStyle w:val="Newparagraph"/>
      </w:pPr>
    </w:p>
    <w:p w14:paraId="0529D2F4" w14:textId="07A96FAB" w:rsidR="0089645A" w:rsidRDefault="00666A66" w:rsidP="0089645A">
      <w:pPr>
        <w:pStyle w:val="Newparagraph"/>
        <w:rPr>
          <w:ins w:id="59" w:author="dugalh" w:date="2018-06-14T18:45:00Z"/>
        </w:rPr>
      </w:pPr>
      <w:r>
        <w:lastRenderedPageBreak/>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del w:id="60"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61" w:author="dugalh" w:date="2018-06-11T13:42:00Z">
        <w:r w:rsidR="008257BE" w:rsidDel="00746ADC">
          <w:delText>hierarchical clustering</w:delText>
        </w:r>
      </w:del>
      <w:ins w:id="62" w:author="dugalh" w:date="2018-06-11T13:42:00Z">
        <w:r w:rsidR="00746ADC">
          <w:t>affinity propagation</w:t>
        </w:r>
      </w:ins>
      <w:ins w:id="63" w:author="dugalh" w:date="2018-06-14T18:47:00Z">
        <w:r w:rsidR="0089645A">
          <w:t xml:space="preserve"> to form clusters of redundant</w:t>
        </w:r>
      </w:ins>
      <w:ins w:id="64" w:author="dugalh" w:date="2018-06-14T18:48:00Z">
        <w:r w:rsidR="00810DCA">
          <w:t xml:space="preserve"> features</w:t>
        </w:r>
      </w:ins>
      <w:r w:rsidR="008257BE">
        <w:t xml:space="preserve">.  </w:t>
      </w:r>
      <w:ins w:id="65" w:author="dugalh" w:date="2018-06-14T18:48:00Z">
        <w:r w:rsidR="00810DCA">
          <w:t>Affinity propagation</w:t>
        </w:r>
      </w:ins>
      <w:del w:id="66" w:author="dugalh" w:date="2018-06-14T18:48:00Z">
        <w:r w:rsidR="008257BE" w:rsidDel="00810DCA">
          <w:delText>This</w:delText>
        </w:r>
      </w:del>
      <w:r w:rsidR="008257BE">
        <w:t xml:space="preserve"> has the advantage of </w:t>
      </w:r>
      <w:r w:rsidR="009162F6">
        <w:t>producing</w:t>
      </w:r>
      <w:r w:rsidR="008257BE">
        <w:t xml:space="preserve"> deterministic</w:t>
      </w:r>
      <w:r w:rsidR="009162F6">
        <w:t xml:space="preserve"> results</w:t>
      </w:r>
      <w:del w:id="67" w:author="dugalh" w:date="2018-06-11T13:42:00Z">
        <w:r w:rsidR="008257BE" w:rsidDel="00746ADC">
          <w:delText>,</w:delText>
        </w:r>
      </w:del>
      <w:ins w:id="68" w:author="dugalh" w:date="2018-06-11T13:42:00Z">
        <w:r w:rsidR="00746ADC">
          <w:t xml:space="preserve"> and</w:t>
        </w:r>
      </w:ins>
      <w:r w:rsidR="008257BE">
        <w:t xml:space="preserve"> not requiring prior knowledge of the number of clusters</w:t>
      </w:r>
      <w:del w:id="69"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E385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w:t>
      </w:r>
      <w:del w:id="70" w:author="dugalh" w:date="2018-06-14T18:50:00Z">
        <w:r w:rsidR="00FE3A40" w:rsidDel="00810DCA">
          <w:delText xml:space="preserve">popular </w:delText>
        </w:r>
      </w:del>
      <w:ins w:id="71" w:author="dugalh" w:date="2018-06-14T18:50:00Z">
        <w:r w:rsidR="00810DCA">
          <w:t xml:space="preserve">standard and competing </w:t>
        </w:r>
      </w:ins>
      <w:r w:rsidR="00FE3A40">
        <w:t xml:space="preserve">feature selection approaches, on a number of remote sensing data sets. </w:t>
      </w:r>
      <w:r w:rsidR="008257BE">
        <w:t xml:space="preserve"> </w:t>
      </w:r>
      <w:bookmarkStart w:id="72" w:name="_GoBack"/>
      <w:bookmarkEnd w:id="72"/>
    </w:p>
    <w:p w14:paraId="6A338C72" w14:textId="77777777" w:rsidR="0089645A" w:rsidRDefault="0089645A" w:rsidP="0089645A">
      <w:pPr>
        <w:pStyle w:val="Newparagraph"/>
        <w:rPr>
          <w:ins w:id="73" w:author="dugalh" w:date="2018-06-14T18:45:00Z"/>
        </w:rPr>
      </w:pPr>
    </w:p>
    <w:p w14:paraId="6BA186BB" w14:textId="308E9D41" w:rsidR="0089645A" w:rsidDel="0089645A" w:rsidRDefault="0089645A" w:rsidP="0089645A">
      <w:pPr>
        <w:pStyle w:val="Newparagraph"/>
        <w:rPr>
          <w:del w:id="74" w:author="dugalh" w:date="2018-06-14T18:45:00Z"/>
          <w:moveTo w:id="75" w:author="dugalh" w:date="2018-06-14T18:45:00Z"/>
        </w:rPr>
      </w:pPr>
      <w:moveToRangeStart w:id="76" w:author="dugalh" w:date="2018-06-14T18:45:00Z" w:name="move516765246"/>
      <w:moveTo w:id="77" w:author="dugalh" w:date="2018-06-14T18:45:00Z">
        <w:r>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To>
      <w:ins w:id="78" w:author="dugalh" w:date="2018-06-14T18:45:00Z">
        <w:r>
          <w:t xml:space="preserve">  </w:t>
        </w:r>
      </w:ins>
    </w:p>
    <w:moveToRangeEnd w:id="76"/>
    <w:p w14:paraId="6575E614" w14:textId="754C8005" w:rsidR="00C122D8" w:rsidRDefault="00362D8B" w:rsidP="0089645A">
      <w:pPr>
        <w:pStyle w:val="Newparagraph"/>
        <w:ind w:firstLine="0"/>
      </w:pPr>
      <w:r>
        <w:lastRenderedPageBreak/>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AE3850">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X. Chen et al. 2017)"},"properties":{"noteIndex":0},"schema":"https://github.com/citation-style-language/schema/raw/master/csl-citation.json"}</w:instrText>
      </w:r>
      <w:r w:rsidR="00854647">
        <w:fldChar w:fldCharType="separate"/>
      </w:r>
      <w:r w:rsidR="00D8796C" w:rsidRPr="00D8796C">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79" w:author="dugalh" w:date="2018-06-14T17:34:00Z"/>
        </w:rPr>
      </w:pPr>
      <w:bookmarkStart w:id="80" w:name="_Ref475980656"/>
      <w:ins w:id="81" w:author="dugalh" w:date="2018-06-14T17:34:00Z">
        <w:r>
          <w:t>Related Work</w:t>
        </w:r>
      </w:ins>
    </w:p>
    <w:p w14:paraId="56B13808" w14:textId="77777777" w:rsidR="007F3E58" w:rsidRDefault="007F3E58" w:rsidP="007F3E58">
      <w:pPr>
        <w:pStyle w:val="Paragraph"/>
        <w:rPr>
          <w:moveTo w:id="82" w:author="dugalh" w:date="2018-06-14T17:35:00Z"/>
        </w:rPr>
      </w:pPr>
      <w:moveToRangeStart w:id="83" w:author="dugalh" w:date="2018-06-14T17:35:00Z" w:name="move516761033"/>
      <w:moveTo w:id="84"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85" w:author="dugalh" w:date="2018-06-14T17:35:00Z"/>
        </w:rPr>
      </w:pPr>
    </w:p>
    <w:p w14:paraId="344F47A5" w14:textId="77777777" w:rsidR="007F3E58" w:rsidRDefault="007F3E58" w:rsidP="007F3E58">
      <w:pPr>
        <w:pStyle w:val="Newparagraph"/>
        <w:rPr>
          <w:moveTo w:id="86" w:author="dugalh" w:date="2018-06-14T17:35:00Z"/>
        </w:rPr>
      </w:pPr>
      <w:moveTo w:id="87"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xml:space="preserve">.  They used a </w:t>
        </w:r>
        <w:r w:rsidRPr="007B685E">
          <w:rPr>
            <w:i/>
          </w:rPr>
          <w:t>k-</w:t>
        </w:r>
        <w:r>
          <w:t xml:space="preserve">means algorithm to produce a fixed number of clusters of correlated features.  The accuracy of a SVM classifier is found for all the features of each cluster.  The lowest performing clusters are eliminated, the remaining features combined, and the process is repeated until a desired number of clusters is reached.   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w:t>
        </w:r>
        <w:r>
          <w:lastRenderedPageBreak/>
          <w:t xml:space="preserve">each cluster using an importance measure called ‘minimum redundancy maximum relevance’ (mRMR).   </w:t>
        </w:r>
      </w:moveTo>
    </w:p>
    <w:p w14:paraId="607C6406" w14:textId="77777777" w:rsidR="007F3E58" w:rsidRDefault="007F3E58" w:rsidP="007F3E58">
      <w:pPr>
        <w:pStyle w:val="Newparagraph"/>
        <w:rPr>
          <w:moveTo w:id="88" w:author="dugalh" w:date="2018-06-14T17:35:00Z"/>
        </w:rPr>
      </w:pPr>
    </w:p>
    <w:p w14:paraId="1F162747" w14:textId="77777777" w:rsidR="007F3E58" w:rsidRDefault="007F3E58" w:rsidP="007F3E58">
      <w:pPr>
        <w:pStyle w:val="Newparagraph"/>
        <w:rPr>
          <w:moveTo w:id="89" w:author="dugalh" w:date="2018-06-14T17:35:00Z"/>
        </w:rPr>
      </w:pPr>
      <w:moveTo w:id="90"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91" w:author="dugalh" w:date="2018-06-14T17:35:00Z"/>
        </w:rPr>
      </w:pPr>
    </w:p>
    <w:p w14:paraId="485D43B3" w14:textId="77777777" w:rsidR="007F3E58" w:rsidRDefault="007F3E58" w:rsidP="007F3E58">
      <w:pPr>
        <w:pStyle w:val="Newparagraph"/>
        <w:rPr>
          <w:moveTo w:id="92" w:author="dugalh" w:date="2018-06-14T17:35:00Z"/>
        </w:rPr>
      </w:pPr>
      <w:moveTo w:id="93"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based on their application to 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94" w:author="dugalh" w:date="2018-06-14T17:35:00Z"/>
        </w:rPr>
      </w:pPr>
    </w:p>
    <w:p w14:paraId="0600DF9E" w14:textId="77777777" w:rsidR="007F3E58" w:rsidRDefault="007F3E58" w:rsidP="007F3E58">
      <w:pPr>
        <w:pStyle w:val="Newparagraph"/>
        <w:rPr>
          <w:moveTo w:id="95" w:author="dugalh" w:date="2018-06-14T17:35:00Z"/>
        </w:rPr>
      </w:pPr>
      <w:moveTo w:id="96" w:author="dugalh" w:date="2018-06-14T17:35:00Z">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a FS approach, under varying conditions, including </w:t>
        </w:r>
        <w:r>
          <w:lastRenderedPageBreak/>
          <w:t xml:space="preserve">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97" w:author="dugalh" w:date="2018-06-14T17:35:00Z"/>
        </w:rPr>
      </w:pPr>
    </w:p>
    <w:p w14:paraId="17ACF46F" w14:textId="77777777" w:rsidR="007F3E58" w:rsidRDefault="007F3E58" w:rsidP="007F3E58">
      <w:pPr>
        <w:pStyle w:val="Newparagraph"/>
        <w:rPr>
          <w:moveTo w:id="98" w:author="dugalh" w:date="2018-06-14T17:35:00Z"/>
        </w:rPr>
      </w:pPr>
      <w:moveTo w:id="99" w:author="dugalh" w:date="2018-06-14T17:35:00Z">
        <w:r>
          <w:t xml:space="preserve">In recent years, a number of feature selection approaches based on structured sparsity regularisation have been developed </w:t>
        </w:r>
        <w:r>
          <w:fldChar w:fldCharType="begin" w:fldLock="1"/>
        </w:r>
        <w:r>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fldChar w:fldCharType="separate"/>
        </w:r>
        <w:r w:rsidRPr="00D8796C">
          <w:rPr>
            <w:noProof/>
          </w:rPr>
          <w:t>(Wang et al. 2010; X. Chen and Gu 2015; X. Chen et al. 2017; Gui et al. 2016)</w:t>
        </w:r>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r>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Feature weights produced by the optimisation procedure can be considered an importance measure that trades relevance against redundancy.    </w:t>
        </w:r>
      </w:moveTo>
    </w:p>
    <w:p w14:paraId="6129F60D" w14:textId="77777777" w:rsidR="007F3E58" w:rsidRDefault="007F3E58" w:rsidP="007F3E58">
      <w:pPr>
        <w:pStyle w:val="Newparagraph"/>
        <w:rPr>
          <w:moveTo w:id="100" w:author="dugalh" w:date="2018-06-14T17:35:00Z"/>
        </w:rPr>
      </w:pPr>
      <w:moveTo w:id="101" w:author="dugalh" w:date="2018-06-14T17:35:00Z">
        <w:r>
          <w:t xml:space="preserve"> </w:t>
        </w:r>
      </w:moveTo>
    </w:p>
    <w:p w14:paraId="21D1459D" w14:textId="77777777" w:rsidR="007F3E58" w:rsidRDefault="007F3E58" w:rsidP="007F3E58">
      <w:pPr>
        <w:pStyle w:val="Newparagraph"/>
        <w:rPr>
          <w:moveTo w:id="102" w:author="dugalh" w:date="2018-06-14T17:35:00Z"/>
        </w:rPr>
      </w:pPr>
      <w:moveTo w:id="103" w:author="dugalh" w:date="2018-06-14T17:35:00Z">
        <w:r>
          <w:t>With the exception of FCBF, the above feature selection procedures can be grouped into two categories:</w:t>
        </w:r>
      </w:moveTo>
    </w:p>
    <w:p w14:paraId="7468594B" w14:textId="77777777" w:rsidR="007F3E58" w:rsidRDefault="007F3E58" w:rsidP="007F3E58">
      <w:pPr>
        <w:pStyle w:val="Bulletedlist"/>
        <w:numPr>
          <w:ilvl w:val="0"/>
          <w:numId w:val="4"/>
        </w:numPr>
        <w:rPr>
          <w:moveTo w:id="104" w:author="dugalh" w:date="2018-06-14T17:35:00Z"/>
        </w:rPr>
      </w:pPr>
      <w:moveTo w:id="105" w:author="dugalh" w:date="2018-06-14T17:35:00Z">
        <w:r>
          <w:lastRenderedPageBreak/>
          <w:t>Approaches that use some form of clustering of similar features to identify and isolate redundancy, followed by a measure of importance to select features with low redundancy and high relevancy.</w:t>
        </w:r>
      </w:moveTo>
    </w:p>
    <w:p w14:paraId="62369A77" w14:textId="77777777" w:rsidR="007F3E58" w:rsidRDefault="007F3E58" w:rsidP="007F3E58">
      <w:pPr>
        <w:pStyle w:val="Bulletedlist"/>
        <w:numPr>
          <w:ilvl w:val="0"/>
          <w:numId w:val="4"/>
        </w:numPr>
        <w:rPr>
          <w:moveTo w:id="106" w:author="dugalh" w:date="2018-06-14T17:35:00Z"/>
        </w:rPr>
      </w:pPr>
      <w:moveTo w:id="107" w:author="dugalh" w:date="2018-06-14T17:35:00Z">
        <w:r>
          <w:t>Approaches that use a single measure of feature importance that incorporates the trade-off between feature relevance and redundancy, after which a FS or simple ranking procedure is used to select the best features.</w:t>
        </w:r>
      </w:moveTo>
    </w:p>
    <w:moveToRangeEnd w:id="83"/>
    <w:p w14:paraId="5C8EE1BF" w14:textId="77777777" w:rsidR="007F3E58" w:rsidRPr="007F3E58" w:rsidRDefault="007F3E58" w:rsidP="007F3E58">
      <w:pPr>
        <w:pStyle w:val="Paragraph"/>
        <w:rPr>
          <w:ins w:id="108" w:author="dugalh" w:date="2018-06-14T17:34:00Z"/>
        </w:rPr>
        <w:pPrChange w:id="109" w:author="dugalh" w:date="2018-06-14T17:35:00Z">
          <w:pPr>
            <w:pStyle w:val="Heading2"/>
            <w:keepLines/>
          </w:pPr>
        </w:pPrChange>
      </w:pPr>
    </w:p>
    <w:p w14:paraId="43502BF1" w14:textId="77777777" w:rsidR="004D38FC" w:rsidRDefault="004D38FC" w:rsidP="00C122D8">
      <w:pPr>
        <w:pStyle w:val="Heading2"/>
        <w:keepLines/>
      </w:pPr>
      <w:commentRangeStart w:id="110"/>
      <w:commentRangeStart w:id="111"/>
      <w:r>
        <w:t>Formulation</w:t>
      </w:r>
      <w:bookmarkEnd w:id="80"/>
      <w:commentRangeEnd w:id="110"/>
      <w:r w:rsidR="00D57DC4">
        <w:rPr>
          <w:rStyle w:val="CommentReference"/>
          <w:rFonts w:cs="Times New Roman"/>
          <w:b w:val="0"/>
          <w:bCs w:val="0"/>
          <w:i w:val="0"/>
          <w:iCs w:val="0"/>
        </w:rPr>
        <w:commentReference w:id="110"/>
      </w:r>
      <w:commentRangeEnd w:id="111"/>
      <w:r w:rsidR="00D57DC4">
        <w:rPr>
          <w:rStyle w:val="CommentReference"/>
          <w:rFonts w:cs="Times New Roman"/>
          <w:b w:val="0"/>
          <w:bCs w:val="0"/>
          <w:i w:val="0"/>
          <w:iCs w:val="0"/>
        </w:rPr>
        <w:commentReference w:id="111"/>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12C497CF" w:rsidR="004D38FC" w:rsidRDefault="004D38FC" w:rsidP="009052EC">
      <w:pPr>
        <w:pStyle w:val="Bulletedlist"/>
        <w:numPr>
          <w:ilvl w:val="0"/>
          <w:numId w:val="6"/>
        </w:numPr>
      </w:pPr>
      <w:r>
        <w:t xml:space="preserve">Perform </w:t>
      </w:r>
      <w:del w:id="112" w:author="dugalh" w:date="2018-06-11T13:44:00Z">
        <w:r w:rsidDel="00791B39">
          <w:delText>average-linkage hierarchical</w:delText>
        </w:r>
      </w:del>
      <w:ins w:id="113" w:author="dugalh" w:date="2018-06-11T13:44:00Z">
        <w:r w:rsidR="00791B39">
          <w:t>affinity propagation</w:t>
        </w:r>
      </w:ins>
      <w:r>
        <w:t xml:space="preserve"> clustering </w:t>
      </w:r>
      <w:del w:id="114"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115"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116" w:author="dugalh" w:date="2018-06-11T13:45:00Z">
        <w:r w:rsidR="00791B39">
          <w:fldChar w:fldCharType="end"/>
        </w:r>
      </w:ins>
      <w:r>
        <w:t xml:space="preserve"> of the feature set using the </w:t>
      </w:r>
      <w:ins w:id="117" w:author="dugalh" w:date="2018-06-12T16:04:00Z">
        <w:r w:rsidR="00593C25">
          <w:t xml:space="preserve">absolute value of the </w:t>
        </w:r>
      </w:ins>
      <w:r>
        <w:t xml:space="preserve">correlation coefficient as the </w:t>
      </w:r>
      <w:del w:id="118"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119" w:author="dugalh" w:date="2018-06-11T13:49:00Z"/>
        </w:rPr>
      </w:pPr>
      <w:commentRangeStart w:id="120"/>
      <w:del w:id="121"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120"/>
        <w:r w:rsidR="00D57DC4" w:rsidDel="00791B39">
          <w:rPr>
            <w:rStyle w:val="CommentReference"/>
          </w:rPr>
          <w:commentReference w:id="120"/>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122" w:author="dugalh" w:date="2018-06-11T15:44:00Z"/>
        </w:rPr>
      </w:pPr>
    </w:p>
    <w:p w14:paraId="6D02F5F5" w14:textId="1841CCD4" w:rsidR="00AE3850" w:rsidRDefault="00312733" w:rsidP="004C7251">
      <w:pPr>
        <w:pStyle w:val="Newparagraph"/>
        <w:rPr>
          <w:ins w:id="123" w:author="dugalh" w:date="2018-06-11T17:25:00Z"/>
        </w:rPr>
      </w:pPr>
      <w:ins w:id="124" w:author="dugalh" w:date="2018-06-11T15:44:00Z">
        <w:r>
          <w:t xml:space="preserve">Affinity propagation </w:t>
        </w:r>
      </w:ins>
      <w:ins w:id="125" w:author="dugalh" w:date="2018-06-11T15:51:00Z">
        <w:r>
          <w:t xml:space="preserve">is </w:t>
        </w:r>
      </w:ins>
      <w:ins w:id="126" w:author="dugalh" w:date="2018-06-11T16:58:00Z">
        <w:r w:rsidR="006D51C7">
          <w:t xml:space="preserve">a </w:t>
        </w:r>
      </w:ins>
      <w:ins w:id="127" w:author="dugalh" w:date="2018-06-11T17:04:00Z">
        <w:r w:rsidR="006D51C7">
          <w:t xml:space="preserve">clustering </w:t>
        </w:r>
      </w:ins>
      <w:ins w:id="128" w:author="dugalh" w:date="2018-06-11T16:57:00Z">
        <w:r w:rsidR="006D51C7">
          <w:t xml:space="preserve">technique </w:t>
        </w:r>
      </w:ins>
      <w:ins w:id="129" w:author="dugalh" w:date="2018-06-11T17:04:00Z">
        <w:r w:rsidR="006D51C7">
          <w:t>that identifies cluster representatives (‘exemplars’)</w:t>
        </w:r>
      </w:ins>
      <w:ins w:id="130" w:author="dugalh" w:date="2018-06-11T17:10:00Z">
        <w:r w:rsidR="00D8796C">
          <w:t>,</w:t>
        </w:r>
      </w:ins>
      <w:ins w:id="131" w:author="dugalh" w:date="2018-06-11T17:04:00Z">
        <w:r w:rsidR="006D51C7">
          <w:t xml:space="preserve"> and their corresponding clusters</w:t>
        </w:r>
      </w:ins>
      <w:ins w:id="132" w:author="dugalh" w:date="2018-06-11T17:10:00Z">
        <w:r w:rsidR="00D8796C">
          <w:t>,</w:t>
        </w:r>
      </w:ins>
      <w:ins w:id="133" w:author="dugalh" w:date="2018-06-11T17:04:00Z">
        <w:r w:rsidR="006D51C7">
          <w:t xml:space="preserve"> </w:t>
        </w:r>
      </w:ins>
      <w:ins w:id="134" w:author="dugalh" w:date="2018-06-11T16:57:00Z">
        <w:r w:rsidR="006D51C7">
          <w:t xml:space="preserve">by </w:t>
        </w:r>
      </w:ins>
      <w:ins w:id="135" w:author="dugalh" w:date="2018-06-11T16:58:00Z">
        <w:r w:rsidR="006D51C7">
          <w:t xml:space="preserve">an iterative scheme of </w:t>
        </w:r>
      </w:ins>
      <w:ins w:id="136" w:author="dugalh" w:date="2018-06-11T16:52:00Z">
        <w:r w:rsidR="00B83BEA">
          <w:t>message passing between data points</w:t>
        </w:r>
      </w:ins>
      <w:ins w:id="137"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138" w:author="dugalh" w:date="2018-06-11T16:58:00Z">
        <w:r w:rsidR="006D51C7">
          <w:t xml:space="preserve">.  </w:t>
        </w:r>
      </w:ins>
      <w:ins w:id="139" w:author="dugalh" w:date="2018-06-11T17:31:00Z">
        <w:r w:rsidR="008F1727">
          <w:t xml:space="preserve">A </w:t>
        </w:r>
      </w:ins>
      <w:ins w:id="140" w:author="dugalh" w:date="2018-06-11T17:17:00Z">
        <w:r w:rsidR="00D8796C">
          <w:t>matri</w:t>
        </w:r>
      </w:ins>
      <w:ins w:id="141" w:author="dugalh" w:date="2018-06-11T17:18:00Z">
        <w:r w:rsidR="00D8796C">
          <w:t>x</w:t>
        </w:r>
      </w:ins>
      <w:ins w:id="142" w:author="dugalh" w:date="2018-06-11T17:17:00Z">
        <w:r w:rsidR="00D8796C">
          <w:t xml:space="preserve"> of </w:t>
        </w:r>
      </w:ins>
      <w:ins w:id="143" w:author="dugalh" w:date="2018-06-11T17:20:00Z">
        <w:r w:rsidR="006E340D">
          <w:t xml:space="preserve">pair-wise </w:t>
        </w:r>
      </w:ins>
      <w:ins w:id="144" w:author="dugalh" w:date="2018-06-11T17:17:00Z">
        <w:r w:rsidR="00D8796C">
          <w:t>similarit</w:t>
        </w:r>
      </w:ins>
      <w:ins w:id="145" w:author="dugalh" w:date="2018-06-11T17:18:00Z">
        <w:r w:rsidR="00D8796C">
          <w:t xml:space="preserve">ies and a </w:t>
        </w:r>
      </w:ins>
      <w:ins w:id="146" w:author="dugalh" w:date="2018-06-11T17:21:00Z">
        <w:r w:rsidR="00AE3850">
          <w:lastRenderedPageBreak/>
          <w:t>‘</w:t>
        </w:r>
      </w:ins>
      <w:ins w:id="147" w:author="dugalh" w:date="2018-06-11T17:18:00Z">
        <w:r w:rsidR="00D8796C">
          <w:t>preference</w:t>
        </w:r>
      </w:ins>
      <w:ins w:id="148" w:author="dugalh" w:date="2018-06-11T17:21:00Z">
        <w:r w:rsidR="00AE3850">
          <w:t>’</w:t>
        </w:r>
      </w:ins>
      <w:ins w:id="149" w:author="dugalh" w:date="2018-06-11T17:18:00Z">
        <w:r w:rsidR="00D8796C">
          <w:t xml:space="preserve"> </w:t>
        </w:r>
      </w:ins>
      <w:ins w:id="150" w:author="dugalh" w:date="2018-06-11T17:31:00Z">
        <w:r w:rsidR="008F1727">
          <w:t>parameter</w:t>
        </w:r>
      </w:ins>
      <w:ins w:id="151" w:author="dugalh" w:date="2018-06-11T17:18:00Z">
        <w:r w:rsidR="00D8796C">
          <w:t xml:space="preserve"> </w:t>
        </w:r>
      </w:ins>
      <w:ins w:id="152" w:author="dugalh" w:date="2018-06-11T17:31:00Z">
        <w:r w:rsidR="008F1727">
          <w:t xml:space="preserve">are required </w:t>
        </w:r>
      </w:ins>
      <w:ins w:id="153" w:author="dugalh" w:date="2018-06-11T17:18:00Z">
        <w:r w:rsidR="00D8796C">
          <w:t>as input</w:t>
        </w:r>
      </w:ins>
      <w:ins w:id="154" w:author="dugalh" w:date="2018-06-11T17:19:00Z">
        <w:r w:rsidR="006E340D">
          <w:t>s</w:t>
        </w:r>
      </w:ins>
      <w:ins w:id="155" w:author="dugalh" w:date="2018-06-11T17:18:00Z">
        <w:r w:rsidR="00D8796C">
          <w:t xml:space="preserve">.  </w:t>
        </w:r>
      </w:ins>
      <w:ins w:id="156" w:author="dugalh" w:date="2018-06-11T17:20:00Z">
        <w:r w:rsidR="00AE3850">
          <w:t xml:space="preserve">The preference </w:t>
        </w:r>
      </w:ins>
      <w:ins w:id="157" w:author="dugalh" w:date="2018-06-11T17:24:00Z">
        <w:r w:rsidR="00AE3850">
          <w:t xml:space="preserve">parameter </w:t>
        </w:r>
      </w:ins>
      <w:ins w:id="158" w:author="dugalh" w:date="2018-06-11T17:20:00Z">
        <w:r w:rsidR="00AE3850">
          <w:t xml:space="preserve">affects the number of </w:t>
        </w:r>
      </w:ins>
      <w:ins w:id="159" w:author="dugalh" w:date="2018-06-11T17:21:00Z">
        <w:r w:rsidR="00AE3850">
          <w:t xml:space="preserve">identified </w:t>
        </w:r>
      </w:ins>
      <w:ins w:id="160" w:author="dugalh" w:date="2018-06-11T17:20:00Z">
        <w:r w:rsidR="00AE3850">
          <w:t xml:space="preserve">clusters </w:t>
        </w:r>
      </w:ins>
      <w:ins w:id="161" w:author="dugalh" w:date="2018-06-11T17:21:00Z">
        <w:r w:rsidR="00AE3850">
          <w:t xml:space="preserve">and may be chosen automatically based on the </w:t>
        </w:r>
      </w:ins>
      <w:ins w:id="162" w:author="dugalh" w:date="2018-06-11T17:22:00Z">
        <w:r w:rsidR="00AE3850">
          <w:t xml:space="preserve">values of the </w:t>
        </w:r>
      </w:ins>
      <w:ins w:id="163" w:author="dugalh" w:date="2018-06-11T17:21:00Z">
        <w:r w:rsidR="00AE3850">
          <w:t>similarities</w:t>
        </w:r>
      </w:ins>
      <w:ins w:id="164" w:author="dugalh" w:date="2018-06-11T17:17:00Z">
        <w:r w:rsidR="00D8796C">
          <w:t xml:space="preserve">.  </w:t>
        </w:r>
      </w:ins>
      <w:ins w:id="165" w:author="dugalh" w:date="2018-06-11T17:24:00Z">
        <w:r w:rsidR="00AE3850">
          <w:t xml:space="preserve">The proposed </w:t>
        </w:r>
      </w:ins>
      <w:ins w:id="166" w:author="dugalh" w:date="2018-06-11T17:27:00Z">
        <w:r w:rsidR="00AE3850">
          <w:t xml:space="preserve">feature selection </w:t>
        </w:r>
      </w:ins>
      <w:ins w:id="167" w:author="dugalh" w:date="2018-06-11T17:24:00Z">
        <w:r w:rsidR="00AE3850">
          <w:t>method sets</w:t>
        </w:r>
      </w:ins>
      <w:ins w:id="168" w:author="dugalh" w:date="2018-06-11T16:03:00Z">
        <w:r w:rsidR="00FF27C6">
          <w:t xml:space="preserve"> </w:t>
        </w:r>
      </w:ins>
      <w:ins w:id="169" w:author="dugalh" w:date="2018-06-11T17:24:00Z">
        <w:r w:rsidR="00AE3850">
          <w:t xml:space="preserve">the </w:t>
        </w:r>
      </w:ins>
      <w:ins w:id="170" w:author="dugalh" w:date="2018-06-11T16:03:00Z">
        <w:r w:rsidR="00FF27C6">
          <w:t xml:space="preserve">preference </w:t>
        </w:r>
      </w:ins>
      <w:ins w:id="171" w:author="dugalh" w:date="2018-06-11T16:04:00Z">
        <w:r w:rsidR="00FF27C6">
          <w:t xml:space="preserve">parameter </w:t>
        </w:r>
      </w:ins>
      <w:ins w:id="172" w:author="dugalh" w:date="2018-06-11T17:24:00Z">
        <w:r w:rsidR="00AE3850">
          <w:t xml:space="preserve">to </w:t>
        </w:r>
      </w:ins>
      <w:ins w:id="173" w:author="dugalh" w:date="2018-06-11T17:23:00Z">
        <w:r w:rsidR="00AE3850">
          <w:t>the median of the similarities</w:t>
        </w:r>
      </w:ins>
      <w:ins w:id="174" w:author="dugalh" w:date="2018-06-11T17:24:00Z">
        <w:r w:rsidR="00AE3850">
          <w:t xml:space="preserve">, which results </w:t>
        </w:r>
      </w:ins>
      <w:ins w:id="175" w:author="dugalh" w:date="2018-06-11T17:25:00Z">
        <w:r w:rsidR="00AE3850">
          <w:t xml:space="preserve">in </w:t>
        </w:r>
      </w:ins>
      <w:ins w:id="176" w:author="dugalh" w:date="2018-06-11T17:23:00Z">
        <w:r w:rsidR="00AE3850">
          <w:t>a moderate number of clusters</w:t>
        </w:r>
      </w:ins>
      <w:ins w:id="177"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178" w:author="dugalh" w:date="2018-06-11T17:26:00Z">
        <w:r w:rsidR="00AE3850">
          <w:fldChar w:fldCharType="end"/>
        </w:r>
      </w:ins>
      <w:ins w:id="179" w:author="dugalh" w:date="2018-06-11T17:25:00Z">
        <w:r w:rsidR="00AE3850">
          <w:t xml:space="preserve">.  </w:t>
        </w:r>
      </w:ins>
      <w:ins w:id="180"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6C093773" w14:textId="77777777" w:rsidR="00AE3850" w:rsidRDefault="00AE3850" w:rsidP="004C7251">
      <w:pPr>
        <w:pStyle w:val="Newparagraph"/>
        <w:rPr>
          <w:ins w:id="181" w:author="dugalh" w:date="2018-06-11T17:25:00Z"/>
        </w:rPr>
      </w:pPr>
    </w:p>
    <w:p w14:paraId="7DAEA7FC" w14:textId="25A2A7B9" w:rsidR="00312733" w:rsidRDefault="00C606C3" w:rsidP="004C7251">
      <w:pPr>
        <w:pStyle w:val="Newparagraph"/>
        <w:rPr>
          <w:ins w:id="182" w:author="dugalh" w:date="2018-06-11T17:31:00Z"/>
        </w:rPr>
      </w:pPr>
      <w:ins w:id="183" w:author="dugalh" w:date="2018-06-11T16:08:00Z">
        <w:r>
          <w:t xml:space="preserve">   </w:t>
        </w:r>
      </w:ins>
      <w:ins w:id="184" w:author="dugalh" w:date="2018-06-11T16:04:00Z">
        <w:r w:rsidR="00FF27C6">
          <w:t xml:space="preserve"> </w:t>
        </w:r>
      </w:ins>
    </w:p>
    <w:p w14:paraId="07F940B4" w14:textId="77777777" w:rsidR="00D363FF" w:rsidRDefault="00C402B1" w:rsidP="004C7251">
      <w:pPr>
        <w:pStyle w:val="Newparagraph"/>
        <w:rPr>
          <w:ins w:id="185" w:author="dugalh" w:date="2018-06-12T15:55:00Z"/>
        </w:rPr>
      </w:pPr>
      <w:ins w:id="186" w:author="dugalh" w:date="2018-06-11T17:32:00Z">
        <w:r>
          <w:t xml:space="preserve">Two kinds of messages, </w:t>
        </w:r>
      </w:ins>
      <w:ins w:id="187" w:author="dugalh" w:date="2018-06-11T17:33:00Z">
        <w:r>
          <w:t>‘</w:t>
        </w:r>
      </w:ins>
      <w:ins w:id="188" w:author="dugalh" w:date="2018-06-11T17:34:00Z">
        <w:r>
          <w:t>availability</w:t>
        </w:r>
      </w:ins>
      <w:ins w:id="189" w:author="dugalh" w:date="2018-06-11T17:33:00Z">
        <w:r>
          <w:t xml:space="preserve">’ and ‘responsibility’, are passed between data points at each iteration.  </w:t>
        </w:r>
      </w:ins>
      <w:ins w:id="190" w:author="dugalh" w:date="2018-06-11T17:34:00Z">
        <w:r>
          <w:t xml:space="preserve">The values of these messages reflect the </w:t>
        </w:r>
      </w:ins>
      <w:ins w:id="191" w:author="dugalh" w:date="2018-06-11T17:36:00Z">
        <w:r>
          <w:t xml:space="preserve">current </w:t>
        </w:r>
      </w:ins>
      <w:ins w:id="192" w:author="dugalh" w:date="2018-06-11T17:35:00Z">
        <w:r>
          <w:t xml:space="preserve">affinity one point has for choosing another as its exemplar.  </w:t>
        </w:r>
      </w:ins>
      <w:ins w:id="193" w:author="dugalh" w:date="2018-06-11T17:33:00Z">
        <w:r>
          <w:t xml:space="preserve"> </w:t>
        </w:r>
      </w:ins>
      <w:ins w:id="194" w:author="dugalh" w:date="2018-06-12T15:16:00Z">
        <w:r w:rsidR="005C2410">
          <w:t>The responsibility</w:t>
        </w:r>
      </w:ins>
      <w:ins w:id="195"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196" w:author="dugalh" w:date="2018-06-12T15:19:00Z">
        <w:r w:rsidR="005C2410">
          <w:t>reflects the accumulated evidence that</w:t>
        </w:r>
      </w:ins>
      <w:ins w:id="197" w:author="dugalh" w:date="2018-06-12T15:18:00Z">
        <w:r w:rsidR="005C2410">
          <w:t xml:space="preserve"> </w:t>
        </w:r>
      </w:ins>
      <w:ins w:id="198" w:author="dugalh" w:date="2018-06-12T15:20:00Z">
        <w:r w:rsidR="005C2410">
          <w:t xml:space="preserve">feature </w:t>
        </w:r>
      </w:ins>
      <w:ins w:id="199" w:author="dugalh" w:date="2018-06-12T15:26:00Z">
        <w:r w:rsidR="00112078" w:rsidRPr="00112078">
          <w:rPr>
            <w:i/>
          </w:rPr>
          <w:t>k</w:t>
        </w:r>
      </w:ins>
      <w:ins w:id="200" w:author="dugalh" w:date="2018-06-12T15:20:00Z">
        <w:r w:rsidR="005C2410">
          <w:t xml:space="preserve"> is the exemplar for </w:t>
        </w:r>
      </w:ins>
      <w:ins w:id="201" w:author="dugalh" w:date="2018-06-12T15:21:00Z">
        <w:r w:rsidR="005C2410">
          <w:t>feature</w:t>
        </w:r>
      </w:ins>
      <w:ins w:id="202" w:author="dugalh" w:date="2018-06-12T15:27:00Z">
        <w:r w:rsidR="00112078">
          <w:t xml:space="preserve"> </w:t>
        </w:r>
        <w:r w:rsidR="00112078" w:rsidRPr="00112078">
          <w:rPr>
            <w:i/>
          </w:rPr>
          <w:t>i</w:t>
        </w:r>
      </w:ins>
      <w:ins w:id="203" w:author="dugalh" w:date="2018-06-12T15:25:00Z">
        <w:r w:rsidR="005C2410">
          <w:t xml:space="preserve">, </w:t>
        </w:r>
      </w:ins>
      <w:ins w:id="204" w:author="dugalh" w:date="2018-06-12T15:31:00Z">
        <w:r w:rsidR="00DC3D5E">
          <w:t>taking into consideration</w:t>
        </w:r>
      </w:ins>
      <w:ins w:id="205" w:author="dugalh" w:date="2018-06-12T15:25:00Z">
        <w:r w:rsidR="005C2410">
          <w:t xml:space="preserve"> other possible exemplars for</w:t>
        </w:r>
      </w:ins>
      <w:ins w:id="206" w:author="dugalh" w:date="2018-06-12T15:28:00Z">
        <w:r w:rsidR="00112078">
          <w:t xml:space="preserve"> feature </w:t>
        </w:r>
      </w:ins>
      <w:ins w:id="207" w:author="dugalh" w:date="2018-06-12T15:29:00Z">
        <w:r w:rsidR="00112078" w:rsidRPr="00112078">
          <w:rPr>
            <w:i/>
          </w:rPr>
          <w:t>i</w:t>
        </w:r>
      </w:ins>
      <w:ins w:id="208" w:author="dugalh" w:date="2018-06-12T15:21:00Z">
        <w:r w:rsidR="005C2410">
          <w:t>.</w:t>
        </w:r>
      </w:ins>
      <w:ins w:id="209" w:author="dugalh" w:date="2018-06-12T15:18:00Z">
        <w:r w:rsidR="005C2410">
          <w:t xml:space="preserve">  The availability </w:t>
        </w:r>
      </w:ins>
      <m:oMath>
        <m:r>
          <w:ins w:id="210" w:author="dugalh" w:date="2018-06-12T15:19:00Z">
            <w:rPr>
              <w:rFonts w:ascii="Cambria Math" w:hAnsi="Cambria Math"/>
            </w:rPr>
            <m:t>a</m:t>
          </w:ins>
        </m:r>
        <m:d>
          <m:dPr>
            <m:ctrlPr>
              <w:ins w:id="211" w:author="dugalh" w:date="2018-06-12T15:19:00Z">
                <w:rPr>
                  <w:rFonts w:ascii="Cambria Math" w:hAnsi="Cambria Math"/>
                  <w:i/>
                </w:rPr>
              </w:ins>
            </m:ctrlPr>
          </m:dPr>
          <m:e>
            <m:r>
              <w:ins w:id="212" w:author="dugalh" w:date="2018-06-12T15:19:00Z">
                <w:rPr>
                  <w:rFonts w:ascii="Cambria Math" w:hAnsi="Cambria Math"/>
                </w:rPr>
                <m:t>i,k</m:t>
              </w:ins>
            </m:r>
          </m:e>
        </m:d>
      </m:oMath>
      <w:ins w:id="213" w:author="dugalh" w:date="2018-06-12T15:19:00Z">
        <w:r w:rsidR="005C2410">
          <w:t xml:space="preserve"> </w:t>
        </w:r>
      </w:ins>
      <w:ins w:id="214" w:author="dugalh" w:date="2018-06-12T15:22:00Z">
        <w:r w:rsidR="005C2410">
          <w:t xml:space="preserve">reflects the accumulated evidence for how appropriate </w:t>
        </w:r>
      </w:ins>
      <w:ins w:id="215" w:author="dugalh" w:date="2018-06-12T15:23:00Z">
        <w:r w:rsidR="005C2410">
          <w:t xml:space="preserve">it would be for feature </w:t>
        </w:r>
      </w:ins>
      <w:ins w:id="216" w:author="dugalh" w:date="2018-06-12T15:29:00Z">
        <w:r w:rsidR="00112078" w:rsidRPr="00112078">
          <w:rPr>
            <w:i/>
          </w:rPr>
          <w:t>i</w:t>
        </w:r>
      </w:ins>
      <w:ins w:id="217" w:author="dugalh" w:date="2018-06-12T15:23:00Z">
        <w:r w:rsidR="005C2410">
          <w:t xml:space="preserve"> to choose feature </w:t>
        </w:r>
      </w:ins>
      <w:ins w:id="218" w:author="dugalh" w:date="2018-06-12T15:29:00Z">
        <w:r w:rsidR="00112078" w:rsidRPr="00112078">
          <w:rPr>
            <w:i/>
          </w:rPr>
          <w:t>k</w:t>
        </w:r>
      </w:ins>
      <w:ins w:id="219" w:author="dugalh" w:date="2018-06-12T15:23:00Z">
        <w:r w:rsidR="005C2410">
          <w:t xml:space="preserve"> as its exemplar</w:t>
        </w:r>
      </w:ins>
      <w:ins w:id="220" w:author="dugalh" w:date="2018-06-12T15:29:00Z">
        <w:r w:rsidR="00112078">
          <w:t xml:space="preserve">, </w:t>
        </w:r>
      </w:ins>
      <w:ins w:id="221" w:author="dugalh" w:date="2018-06-12T15:31:00Z">
        <w:r w:rsidR="00DC3D5E">
          <w:t>taking into consideration</w:t>
        </w:r>
      </w:ins>
      <w:ins w:id="222" w:author="dugalh" w:date="2018-06-12T15:29:00Z">
        <w:r w:rsidR="00112078">
          <w:t xml:space="preserve"> </w:t>
        </w:r>
      </w:ins>
      <w:ins w:id="223" w:author="dugalh" w:date="2018-06-12T15:30:00Z">
        <w:r w:rsidR="00DC3D5E">
          <w:t xml:space="preserve">support from other features for choosing </w:t>
        </w:r>
        <w:r w:rsidR="00DC3D5E" w:rsidRPr="00112078">
          <w:rPr>
            <w:i/>
          </w:rPr>
          <w:t>k</w:t>
        </w:r>
        <w:r w:rsidR="00DC3D5E">
          <w:t xml:space="preserve"> as their exemplar</w:t>
        </w:r>
      </w:ins>
      <w:ins w:id="224" w:author="dugalh" w:date="2018-06-12T15:23:00Z">
        <w:r w:rsidR="005C2410">
          <w:t>.</w:t>
        </w:r>
      </w:ins>
      <w:ins w:id="225" w:author="dugalh" w:date="2018-06-12T15:42:00Z">
        <w:r w:rsidR="00585933">
          <w:t xml:space="preserve">  </w:t>
        </w:r>
      </w:ins>
    </w:p>
    <w:p w14:paraId="641586AE" w14:textId="77777777" w:rsidR="00D363FF" w:rsidRDefault="00D363FF" w:rsidP="004C7251">
      <w:pPr>
        <w:pStyle w:val="Newparagraph"/>
        <w:rPr>
          <w:ins w:id="226" w:author="dugalh" w:date="2018-06-12T15:55:00Z"/>
        </w:rPr>
      </w:pPr>
    </w:p>
    <w:p w14:paraId="763530F7" w14:textId="3290A74E" w:rsidR="00716B9F" w:rsidRDefault="00585933" w:rsidP="004C7251">
      <w:pPr>
        <w:pStyle w:val="Newparagraph"/>
        <w:rPr>
          <w:ins w:id="227" w:author="dugalh" w:date="2018-06-11T17:54:00Z"/>
        </w:rPr>
      </w:pPr>
      <w:ins w:id="228" w:author="dugalh" w:date="2018-06-12T15:45:00Z">
        <w:r>
          <w:t>To initialise, the availabilities are set to zero</w:t>
        </w:r>
      </w:ins>
      <w:ins w:id="229" w:author="dugalh" w:date="2018-06-12T16:13:00Z">
        <w:r w:rsidR="0053756F">
          <w:t xml:space="preserve">, </w:t>
        </w:r>
        <m:oMath>
          <m:r>
            <w:rPr>
              <w:rFonts w:ascii="Cambria Math" w:hAnsi="Cambria Math"/>
            </w:rPr>
            <m:t>a(i,k)=0</m:t>
          </m:r>
        </m:oMath>
      </w:ins>
      <w:ins w:id="230" w:author="dugalh" w:date="2018-06-12T15:45:00Z">
        <w:r>
          <w:t xml:space="preserve">.  </w:t>
        </w:r>
      </w:ins>
      <w:ins w:id="231" w:author="dugalh" w:date="2018-06-12T16:12:00Z">
        <w:r w:rsidR="0053756F">
          <w:t xml:space="preserve">The similarity </w:t>
        </w:r>
      </w:ins>
      <m:oMath>
        <m:r>
          <w:ins w:id="232" w:author="dugalh" w:date="2018-06-12T16:13:00Z">
            <w:rPr>
              <w:rFonts w:ascii="Cambria Math" w:hAnsi="Cambria Math"/>
            </w:rPr>
            <m:t>s(i,k</m:t>
          </w:ins>
        </m:r>
      </m:oMath>
      <w:ins w:id="233" w:author="dugalh" w:date="2018-06-12T16:13:00Z">
        <w:r w:rsidR="0053756F" w:rsidRPr="00217542">
          <w:rPr>
            <w:i/>
          </w:rPr>
          <w:t>)</w:t>
        </w:r>
      </w:ins>
      <w:ins w:id="234" w:author="dugalh" w:date="2018-06-12T16:19:00Z">
        <w:r w:rsidR="0053756F">
          <w:rPr>
            <w:i/>
          </w:rPr>
          <w:t xml:space="preserve"> </w:t>
        </w:r>
      </w:ins>
      <w:ins w:id="235"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236" w:author="dugalh" w:date="2018-06-12T16:13:00Z">
        <w:r w:rsidR="0053756F">
          <w:t>i</w:t>
        </w:r>
      </w:ins>
      <w:ins w:id="237" w:author="dugalh" w:date="2018-06-12T16:12:00Z">
        <w:r w:rsidR="0053756F">
          <w:t xml:space="preserve">ent.   </w:t>
        </w:r>
      </w:ins>
      <w:ins w:id="238" w:author="dugalh" w:date="2018-06-12T16:14:00Z">
        <w:r w:rsidR="0053756F">
          <w:t>The self- similarities</w:t>
        </w:r>
      </w:ins>
      <w:ins w:id="239" w:author="dugalh" w:date="2018-06-12T16:18:00Z">
        <w:r w:rsidR="0053756F">
          <w:t>,</w:t>
        </w:r>
      </w:ins>
      <w:ins w:id="240" w:author="dugalh" w:date="2018-06-12T16:16:00Z">
        <w:r w:rsidR="0053756F">
          <w:t xml:space="preserve"> </w:t>
        </w:r>
        <m:oMath>
          <m:r>
            <w:rPr>
              <w:rFonts w:ascii="Cambria Math" w:hAnsi="Cambria Math"/>
            </w:rPr>
            <m:t>s(k,k)</m:t>
          </m:r>
        </m:oMath>
      </w:ins>
      <w:ins w:id="241" w:author="dugalh" w:date="2018-06-12T16:18:00Z">
        <w:r w:rsidR="0053756F">
          <w:t>,</w:t>
        </w:r>
      </w:ins>
      <w:ins w:id="242" w:author="dugalh" w:date="2018-06-12T16:14:00Z">
        <w:r w:rsidR="0053756F">
          <w:t xml:space="preserve"> </w:t>
        </w:r>
      </w:ins>
      <w:ins w:id="243" w:author="dugalh" w:date="2018-06-12T16:18:00Z">
        <w:r w:rsidR="0053756F">
          <w:t>are set to the preference value.</w:t>
        </w:r>
      </w:ins>
      <w:ins w:id="244" w:author="dugalh" w:date="2018-06-12T16:16:00Z">
        <w:r w:rsidR="0053756F">
          <w:t xml:space="preserve"> </w:t>
        </w:r>
      </w:ins>
      <w:ins w:id="245" w:author="dugalh" w:date="2018-06-12T16:14:00Z">
        <w:r w:rsidR="0053756F">
          <w:t xml:space="preserve"> </w:t>
        </w:r>
      </w:ins>
      <w:ins w:id="246" w:author="dugalh" w:date="2018-06-12T16:20:00Z">
        <w:r w:rsidR="0053756F">
          <w:t>At each iteration, t</w:t>
        </w:r>
      </w:ins>
      <w:ins w:id="247" w:author="dugalh" w:date="2018-06-12T15:42:00Z">
        <w:r>
          <w:t>he responsibilit</w:t>
        </w:r>
      </w:ins>
      <w:ins w:id="248" w:author="dugalh" w:date="2018-06-12T16:18:00Z">
        <w:r w:rsidR="0053756F">
          <w:t>ies</w:t>
        </w:r>
      </w:ins>
      <w:ins w:id="249" w:author="dugalh" w:date="2018-06-12T15:42:00Z">
        <w:r>
          <w:t xml:space="preserve"> </w:t>
        </w:r>
      </w:ins>
      <w:ins w:id="250" w:author="dugalh" w:date="2018-06-12T16:18:00Z">
        <w:r w:rsidR="0053756F">
          <w:t>are</w:t>
        </w:r>
      </w:ins>
      <w:ins w:id="251" w:author="dugalh" w:date="2018-06-12T15:42:00Z">
        <w:r>
          <w:t xml:space="preserve"> updated</w:t>
        </w:r>
      </w:ins>
      <w:ins w:id="252" w:author="dugalh" w:date="2018-06-12T15:45:00Z">
        <w:r>
          <w:t xml:space="preserve"> </w:t>
        </w:r>
      </w:ins>
      <w:ins w:id="253" w:author="dugalh" w:date="2018-06-12T15:50:00Z">
        <w:r w:rsidR="00251ACB">
          <w:t>using</w:t>
        </w:r>
      </w:ins>
      <w:ins w:id="254"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255" w:author="dugalh" w:date="2018-06-11T17:54:00Z"/>
        </w:trPr>
        <w:tc>
          <w:tcPr>
            <w:tcW w:w="4750" w:type="pct"/>
            <w:vAlign w:val="center"/>
          </w:tcPr>
          <w:p w14:paraId="1BD0A02F" w14:textId="5D90FDB9" w:rsidR="00716B9F" w:rsidRPr="000705B8" w:rsidRDefault="00716B9F" w:rsidP="00716B9F">
            <w:pPr>
              <w:pStyle w:val="Displayedequation"/>
              <w:rPr>
                <w:ins w:id="256" w:author="dugalh" w:date="2018-06-11T17:54:00Z"/>
              </w:rPr>
            </w:pPr>
            <m:oMathPara>
              <m:oMathParaPr>
                <m:jc m:val="center"/>
              </m:oMathParaPr>
              <m:oMath>
                <m:r>
                  <w:ins w:id="257" w:author="dugalh" w:date="2018-06-11T17:54:00Z">
                    <w:rPr>
                      <w:rFonts w:ascii="Cambria Math" w:hAnsi="Cambria Math"/>
                    </w:rPr>
                    <m:t>r</m:t>
                  </w:ins>
                </m:r>
                <m:d>
                  <m:dPr>
                    <m:ctrlPr>
                      <w:ins w:id="258" w:author="dugalh" w:date="2018-06-11T17:54:00Z">
                        <w:rPr>
                          <w:rFonts w:ascii="Cambria Math" w:hAnsi="Cambria Math"/>
                          <w:i/>
                        </w:rPr>
                      </w:ins>
                    </m:ctrlPr>
                  </m:dPr>
                  <m:e>
                    <m:r>
                      <w:ins w:id="259" w:author="dugalh" w:date="2018-06-11T17:54:00Z">
                        <w:rPr>
                          <w:rFonts w:ascii="Cambria Math" w:hAnsi="Cambria Math"/>
                        </w:rPr>
                        <m:t>i,k</m:t>
                      </w:ins>
                    </m:r>
                  </m:e>
                </m:d>
                <m:r>
                  <w:ins w:id="260" w:author="dugalh" w:date="2018-06-11T17:55:00Z">
                    <w:rPr>
                      <w:rFonts w:ascii="Cambria Math" w:hAnsi="Cambria Math"/>
                    </w:rPr>
                    <m:t>←</m:t>
                  </w:ins>
                </m:r>
                <m:r>
                  <w:ins w:id="261" w:author="dugalh" w:date="2018-06-11T17:56:00Z">
                    <w:rPr>
                      <w:rFonts w:ascii="Cambria Math" w:hAnsi="Cambria Math"/>
                    </w:rPr>
                    <m:t>s</m:t>
                  </w:ins>
                </m:r>
                <m:d>
                  <m:dPr>
                    <m:ctrlPr>
                      <w:ins w:id="262" w:author="dugalh" w:date="2018-06-11T17:56:00Z">
                        <w:rPr>
                          <w:rFonts w:ascii="Cambria Math" w:hAnsi="Cambria Math"/>
                          <w:i/>
                        </w:rPr>
                      </w:ins>
                    </m:ctrlPr>
                  </m:dPr>
                  <m:e>
                    <m:r>
                      <w:ins w:id="263" w:author="dugalh" w:date="2018-06-11T17:56:00Z">
                        <w:rPr>
                          <w:rFonts w:ascii="Cambria Math" w:hAnsi="Cambria Math"/>
                        </w:rPr>
                        <m:t>i,k</m:t>
                      </w:ins>
                    </m:r>
                  </m:e>
                </m:d>
                <m:r>
                  <w:ins w:id="264" w:author="dugalh" w:date="2018-06-11T17:56:00Z">
                    <w:rPr>
                      <w:rFonts w:ascii="Cambria Math" w:hAnsi="Cambria Math"/>
                    </w:rPr>
                    <m:t>-</m:t>
                  </w:ins>
                </m:r>
                <m:func>
                  <m:funcPr>
                    <m:ctrlPr>
                      <w:ins w:id="265" w:author="dugalh" w:date="2018-06-11T17:56:00Z">
                        <w:rPr>
                          <w:rFonts w:ascii="Cambria Math" w:hAnsi="Cambria Math"/>
                          <w:i/>
                        </w:rPr>
                      </w:ins>
                    </m:ctrlPr>
                  </m:funcPr>
                  <m:fName>
                    <m:limLow>
                      <m:limLowPr>
                        <m:ctrlPr>
                          <w:ins w:id="266" w:author="dugalh" w:date="2018-06-11T17:56:00Z">
                            <w:rPr>
                              <w:rFonts w:ascii="Cambria Math" w:hAnsi="Cambria Math"/>
                              <w:i/>
                            </w:rPr>
                          </w:ins>
                        </m:ctrlPr>
                      </m:limLowPr>
                      <m:e>
                        <m:r>
                          <w:ins w:id="267" w:author="dugalh" w:date="2018-06-11T17:56:00Z">
                            <m:rPr>
                              <m:sty m:val="p"/>
                            </m:rPr>
                            <w:rPr>
                              <w:rFonts w:ascii="Cambria Math" w:hAnsi="Cambria Math"/>
                            </w:rPr>
                            <m:t>max</m:t>
                          </w:ins>
                        </m:r>
                      </m:e>
                      <m:lim>
                        <m:sSup>
                          <m:sSupPr>
                            <m:ctrlPr>
                              <w:ins w:id="268" w:author="dugalh" w:date="2018-06-11T17:57:00Z">
                                <w:rPr>
                                  <w:rFonts w:ascii="Cambria Math" w:hAnsi="Cambria Math"/>
                                  <w:i/>
                                </w:rPr>
                              </w:ins>
                            </m:ctrlPr>
                          </m:sSupPr>
                          <m:e>
                            <m:r>
                              <w:ins w:id="269" w:author="dugalh" w:date="2018-06-11T17:57:00Z">
                                <w:rPr>
                                  <w:rFonts w:ascii="Cambria Math" w:hAnsi="Cambria Math"/>
                                </w:rPr>
                                <m:t>k</m:t>
                              </w:ins>
                            </m:r>
                          </m:e>
                          <m:sup>
                            <m:r>
                              <w:ins w:id="270" w:author="dugalh" w:date="2018-06-11T17:57:00Z">
                                <w:rPr>
                                  <w:rFonts w:ascii="Cambria Math" w:hAnsi="Cambria Math"/>
                                </w:rPr>
                                <m:t>'</m:t>
                              </w:ins>
                            </m:r>
                          </m:sup>
                        </m:sSup>
                        <m:r>
                          <w:ins w:id="271" w:author="dugalh" w:date="2018-06-11T17:59:00Z">
                            <w:rPr>
                              <w:rFonts w:ascii="Cambria Math" w:hAnsi="Cambria Math"/>
                            </w:rPr>
                            <m:t xml:space="preserve"> </m:t>
                          </w:ins>
                        </m:r>
                        <m:r>
                          <w:ins w:id="272" w:author="dugalh" w:date="2018-06-11T17:57:00Z">
                            <w:rPr>
                              <w:rFonts w:ascii="Cambria Math" w:hAnsi="Cambria Math"/>
                            </w:rPr>
                            <m:t xml:space="preserve">s.t. </m:t>
                          </w:ins>
                        </m:r>
                        <m:r>
                          <w:ins w:id="273" w:author="dugalh" w:date="2018-06-11T17:59:00Z">
                            <w:rPr>
                              <w:rFonts w:ascii="Cambria Math" w:hAnsi="Cambria Math"/>
                            </w:rPr>
                            <m:t xml:space="preserve"> </m:t>
                          </w:ins>
                        </m:r>
                        <m:sSup>
                          <m:sSupPr>
                            <m:ctrlPr>
                              <w:ins w:id="274" w:author="dugalh" w:date="2018-06-11T17:59:00Z">
                                <w:rPr>
                                  <w:rFonts w:ascii="Cambria Math" w:hAnsi="Cambria Math"/>
                                  <w:i/>
                                </w:rPr>
                              </w:ins>
                            </m:ctrlPr>
                          </m:sSupPr>
                          <m:e>
                            <m:r>
                              <w:ins w:id="275" w:author="dugalh" w:date="2018-06-11T17:59:00Z">
                                <w:rPr>
                                  <w:rFonts w:ascii="Cambria Math" w:hAnsi="Cambria Math"/>
                                </w:rPr>
                                <m:t>k</m:t>
                              </w:ins>
                            </m:r>
                          </m:e>
                          <m:sup>
                            <m:r>
                              <w:ins w:id="276" w:author="dugalh" w:date="2018-06-11T17:59:00Z">
                                <w:rPr>
                                  <w:rFonts w:ascii="Cambria Math" w:hAnsi="Cambria Math"/>
                                </w:rPr>
                                <m:t>'</m:t>
                              </w:ins>
                            </m:r>
                          </m:sup>
                        </m:sSup>
                        <m:r>
                          <w:ins w:id="277" w:author="dugalh" w:date="2018-06-11T17:59:00Z">
                            <w:rPr>
                              <w:rFonts w:ascii="Cambria Math" w:hAnsi="Cambria Math"/>
                            </w:rPr>
                            <m:t>≠k</m:t>
                          </w:ins>
                        </m:r>
                      </m:lim>
                    </m:limLow>
                  </m:fName>
                  <m:e>
                    <m:d>
                      <m:dPr>
                        <m:begChr m:val="{"/>
                        <m:endChr m:val="}"/>
                        <m:ctrlPr>
                          <w:ins w:id="278" w:author="dugalh" w:date="2018-06-11T17:56:00Z">
                            <w:rPr>
                              <w:rFonts w:ascii="Cambria Math" w:hAnsi="Cambria Math"/>
                              <w:i/>
                            </w:rPr>
                          </w:ins>
                        </m:ctrlPr>
                      </m:dPr>
                      <m:e>
                        <m:r>
                          <w:ins w:id="279" w:author="dugalh" w:date="2018-06-11T17:56:00Z">
                            <w:rPr>
                              <w:rFonts w:ascii="Cambria Math" w:hAnsi="Cambria Math"/>
                            </w:rPr>
                            <m:t>a</m:t>
                          </w:ins>
                        </m:r>
                        <m:d>
                          <m:dPr>
                            <m:ctrlPr>
                              <w:ins w:id="280" w:author="dugalh" w:date="2018-06-11T17:56:00Z">
                                <w:rPr>
                                  <w:rFonts w:ascii="Cambria Math" w:hAnsi="Cambria Math"/>
                                  <w:i/>
                                </w:rPr>
                              </w:ins>
                            </m:ctrlPr>
                          </m:dPr>
                          <m:e>
                            <m:r>
                              <w:ins w:id="281" w:author="dugalh" w:date="2018-06-11T17:56:00Z">
                                <w:rPr>
                                  <w:rFonts w:ascii="Cambria Math" w:hAnsi="Cambria Math"/>
                                </w:rPr>
                                <m:t>i,</m:t>
                              </w:ins>
                            </m:r>
                            <m:sSup>
                              <m:sSupPr>
                                <m:ctrlPr>
                                  <w:ins w:id="282" w:author="dugalh" w:date="2018-06-11T17:57:00Z">
                                    <w:rPr>
                                      <w:rFonts w:ascii="Cambria Math" w:hAnsi="Cambria Math"/>
                                      <w:i/>
                                    </w:rPr>
                                  </w:ins>
                                </m:ctrlPr>
                              </m:sSupPr>
                              <m:e>
                                <m:r>
                                  <w:ins w:id="283" w:author="dugalh" w:date="2018-06-11T17:57:00Z">
                                    <w:rPr>
                                      <w:rFonts w:ascii="Cambria Math" w:hAnsi="Cambria Math"/>
                                    </w:rPr>
                                    <m:t>k</m:t>
                                  </w:ins>
                                </m:r>
                              </m:e>
                              <m:sup>
                                <m:r>
                                  <w:ins w:id="284" w:author="dugalh" w:date="2018-06-11T17:57:00Z">
                                    <w:rPr>
                                      <w:rFonts w:ascii="Cambria Math" w:hAnsi="Cambria Math"/>
                                    </w:rPr>
                                    <m:t>'</m:t>
                                  </w:ins>
                                </m:r>
                              </m:sup>
                            </m:sSup>
                          </m:e>
                        </m:d>
                        <m:r>
                          <w:ins w:id="285" w:author="dugalh" w:date="2018-06-11T17:57:00Z">
                            <w:rPr>
                              <w:rFonts w:ascii="Cambria Math" w:hAnsi="Cambria Math"/>
                            </w:rPr>
                            <m:t>+s(i,</m:t>
                          </w:ins>
                        </m:r>
                        <m:sSup>
                          <m:sSupPr>
                            <m:ctrlPr>
                              <w:ins w:id="286" w:author="dugalh" w:date="2018-06-11T17:57:00Z">
                                <w:rPr>
                                  <w:rFonts w:ascii="Cambria Math" w:hAnsi="Cambria Math"/>
                                  <w:i/>
                                </w:rPr>
                              </w:ins>
                            </m:ctrlPr>
                          </m:sSupPr>
                          <m:e>
                            <m:r>
                              <w:ins w:id="287" w:author="dugalh" w:date="2018-06-11T17:57:00Z">
                                <w:rPr>
                                  <w:rFonts w:ascii="Cambria Math" w:hAnsi="Cambria Math"/>
                                </w:rPr>
                                <m:t>k</m:t>
                              </w:ins>
                            </m:r>
                          </m:e>
                          <m:sup>
                            <m:r>
                              <w:ins w:id="288" w:author="dugalh" w:date="2018-06-11T17:57:00Z">
                                <w:rPr>
                                  <w:rFonts w:ascii="Cambria Math" w:hAnsi="Cambria Math"/>
                                </w:rPr>
                                <m:t>'</m:t>
                              </w:ins>
                            </m:r>
                          </m:sup>
                        </m:sSup>
                        <m:r>
                          <w:ins w:id="289"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290" w:author="dugalh" w:date="2018-06-11T17:54:00Z"/>
              </w:rPr>
            </w:pPr>
            <w:bookmarkStart w:id="291" w:name="_Ref516579955"/>
            <w:ins w:id="292" w:author="dugalh" w:date="2018-06-11T17:54:00Z">
              <w:r w:rsidRPr="003B5532">
                <w:t>(</w:t>
              </w:r>
              <w:r>
                <w:fldChar w:fldCharType="begin"/>
              </w:r>
              <w:r>
                <w:instrText xml:space="preserve"> SEQ MyEquation \* ARABIC </w:instrText>
              </w:r>
              <w:r>
                <w:fldChar w:fldCharType="separate"/>
              </w:r>
            </w:ins>
            <w:ins w:id="293" w:author="dugalh" w:date="2018-06-12T15:59:00Z">
              <w:r w:rsidR="00593C25">
                <w:rPr>
                  <w:noProof/>
                </w:rPr>
                <w:t>1</w:t>
              </w:r>
            </w:ins>
            <w:ins w:id="294" w:author="dugalh" w:date="2018-06-11T17:54:00Z">
              <w:r>
                <w:fldChar w:fldCharType="end"/>
              </w:r>
              <w:r w:rsidRPr="003B5532">
                <w:t>)</w:t>
              </w:r>
              <w:bookmarkEnd w:id="291"/>
            </w:ins>
          </w:p>
        </w:tc>
      </w:tr>
    </w:tbl>
    <w:p w14:paraId="14DDCB65" w14:textId="58F7F87E" w:rsidR="00716B9F" w:rsidRDefault="00B33B23" w:rsidP="0053756F">
      <w:pPr>
        <w:pStyle w:val="Newparagraph"/>
        <w:ind w:firstLine="0"/>
        <w:rPr>
          <w:ins w:id="295" w:author="dugalh" w:date="2018-06-11T18:00:00Z"/>
        </w:rPr>
      </w:pPr>
      <w:ins w:id="296" w:author="dugalh" w:date="2018-06-12T15:48:00Z">
        <w:r>
          <w:t>The availabilit</w:t>
        </w:r>
      </w:ins>
      <w:ins w:id="297" w:author="dugalh" w:date="2018-06-12T16:21:00Z">
        <w:r w:rsidR="0053756F">
          <w:t>ies</w:t>
        </w:r>
      </w:ins>
      <w:ins w:id="298" w:author="dugalh" w:date="2018-06-12T15:48:00Z">
        <w:r>
          <w:t xml:space="preserve"> </w:t>
        </w:r>
      </w:ins>
      <w:ins w:id="299" w:author="dugalh" w:date="2018-06-12T16:21:00Z">
        <w:r w:rsidR="0053756F">
          <w:t>are</w:t>
        </w:r>
      </w:ins>
      <w:ins w:id="300" w:author="dugalh" w:date="2018-06-12T15:48:00Z">
        <w:r>
          <w:t xml:space="preserve"> </w:t>
        </w:r>
      </w:ins>
      <w:ins w:id="301" w:author="dugalh" w:date="2018-06-12T16:21:00Z">
        <w:r w:rsidR="0053756F">
          <w:t xml:space="preserve">correspondingly </w:t>
        </w:r>
      </w:ins>
      <w:ins w:id="302" w:author="dugalh" w:date="2018-06-12T15:48:00Z">
        <w:r>
          <w:t xml:space="preserve">updated </w:t>
        </w:r>
      </w:ins>
      <w:ins w:id="303" w:author="dugalh" w:date="2018-06-12T15:50:00Z">
        <w:r w:rsidR="00251ACB">
          <w:t>using</w:t>
        </w:r>
      </w:ins>
      <w:ins w:id="304" w:author="dugalh" w:date="2018-06-12T15:57:00Z">
        <w:r w:rsidR="00A82B1D">
          <w:t xml:space="preserve"> </w:t>
        </w:r>
      </w:ins>
      <w:ins w:id="305"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306" w:author="dugalh" w:date="2018-06-11T18:00:00Z"/>
        </w:trPr>
        <w:tc>
          <w:tcPr>
            <w:tcW w:w="4725" w:type="pct"/>
            <w:vAlign w:val="center"/>
          </w:tcPr>
          <w:p w14:paraId="55800528" w14:textId="38A13B48" w:rsidR="006952C5" w:rsidRPr="000705B8" w:rsidRDefault="006952C5" w:rsidP="00E76C07">
            <w:pPr>
              <w:pStyle w:val="Displayedequation"/>
              <w:rPr>
                <w:ins w:id="307" w:author="dugalh" w:date="2018-06-11T18:00:00Z"/>
              </w:rPr>
            </w:pPr>
            <m:oMathPara>
              <m:oMathParaPr>
                <m:jc m:val="center"/>
              </m:oMathParaPr>
              <m:oMath>
                <m:r>
                  <w:ins w:id="308" w:author="dugalh" w:date="2018-06-11T18:01:00Z">
                    <w:rPr>
                      <w:rFonts w:ascii="Cambria Math" w:hAnsi="Cambria Math"/>
                    </w:rPr>
                    <w:lastRenderedPageBreak/>
                    <m:t>a</m:t>
                  </w:ins>
                </m:r>
                <m:d>
                  <m:dPr>
                    <m:ctrlPr>
                      <w:ins w:id="309" w:author="dugalh" w:date="2018-06-11T18:00:00Z">
                        <w:rPr>
                          <w:rFonts w:ascii="Cambria Math" w:hAnsi="Cambria Math"/>
                          <w:i/>
                        </w:rPr>
                      </w:ins>
                    </m:ctrlPr>
                  </m:dPr>
                  <m:e>
                    <m:r>
                      <w:ins w:id="310" w:author="dugalh" w:date="2018-06-11T18:00:00Z">
                        <w:rPr>
                          <w:rFonts w:ascii="Cambria Math" w:hAnsi="Cambria Math"/>
                        </w:rPr>
                        <m:t>i,k</m:t>
                      </w:ins>
                    </m:r>
                  </m:e>
                </m:d>
                <m:r>
                  <w:ins w:id="311" w:author="dugalh" w:date="2018-06-11T18:00:00Z">
                    <w:rPr>
                      <w:rFonts w:ascii="Cambria Math" w:hAnsi="Cambria Math"/>
                    </w:rPr>
                    <m:t>←</m:t>
                  </w:ins>
                </m:r>
                <m:d>
                  <m:dPr>
                    <m:begChr m:val="{"/>
                    <m:endChr m:val=""/>
                    <m:ctrlPr>
                      <w:ins w:id="312" w:author="dugalh" w:date="2018-06-12T16:50:00Z">
                        <w:rPr>
                          <w:rFonts w:ascii="Cambria Math" w:hAnsi="Cambria Math"/>
                          <w:i/>
                        </w:rPr>
                      </w:ins>
                    </m:ctrlPr>
                  </m:dPr>
                  <m:e>
                    <m:m>
                      <m:mPr>
                        <m:mcs>
                          <m:mc>
                            <m:mcPr>
                              <m:count m:val="2"/>
                              <m:mcJc m:val="center"/>
                            </m:mcPr>
                          </m:mc>
                        </m:mcs>
                        <m:ctrlPr>
                          <w:ins w:id="313" w:author="dugalh" w:date="2018-06-12T16:50:00Z">
                            <w:rPr>
                              <w:rFonts w:ascii="Cambria Math" w:hAnsi="Cambria Math"/>
                              <w:i/>
                            </w:rPr>
                          </w:ins>
                        </m:ctrlPr>
                      </m:mPr>
                      <m:mr>
                        <m:e>
                          <m:func>
                            <m:funcPr>
                              <m:ctrlPr>
                                <w:ins w:id="314" w:author="dugalh" w:date="2018-06-12T16:50:00Z">
                                  <w:rPr>
                                    <w:rFonts w:ascii="Cambria Math" w:hAnsi="Cambria Math"/>
                                    <w:i/>
                                  </w:rPr>
                                </w:ins>
                              </m:ctrlPr>
                            </m:funcPr>
                            <m:fName>
                              <m:r>
                                <w:ins w:id="315" w:author="dugalh" w:date="2018-06-12T16:50:00Z">
                                  <m:rPr>
                                    <m:sty m:val="p"/>
                                  </m:rPr>
                                  <w:rPr>
                                    <w:rFonts w:ascii="Cambria Math" w:hAnsi="Cambria Math"/>
                                  </w:rPr>
                                  <m:t>min</m:t>
                                </w:ins>
                              </m:r>
                            </m:fName>
                            <m:e>
                              <m:d>
                                <m:dPr>
                                  <m:begChr m:val="{"/>
                                  <m:endChr m:val="}"/>
                                  <m:ctrlPr>
                                    <w:ins w:id="316" w:author="dugalh" w:date="2018-06-12T16:50:00Z">
                                      <w:rPr>
                                        <w:rFonts w:ascii="Cambria Math" w:hAnsi="Cambria Math"/>
                                        <w:i/>
                                      </w:rPr>
                                    </w:ins>
                                  </m:ctrlPr>
                                </m:dPr>
                                <m:e>
                                  <m:r>
                                    <w:ins w:id="317" w:author="dugalh" w:date="2018-06-12T16:50:00Z">
                                      <w:rPr>
                                        <w:rFonts w:ascii="Cambria Math" w:hAnsi="Cambria Math"/>
                                      </w:rPr>
                                      <m:t>0, r</m:t>
                                    </w:ins>
                                  </m:r>
                                  <m:d>
                                    <m:dPr>
                                      <m:ctrlPr>
                                        <w:ins w:id="318" w:author="dugalh" w:date="2018-06-12T16:50:00Z">
                                          <w:rPr>
                                            <w:rFonts w:ascii="Cambria Math" w:hAnsi="Cambria Math"/>
                                            <w:i/>
                                          </w:rPr>
                                        </w:ins>
                                      </m:ctrlPr>
                                    </m:dPr>
                                    <m:e>
                                      <m:r>
                                        <w:ins w:id="319" w:author="dugalh" w:date="2018-06-12T16:50:00Z">
                                          <w:rPr>
                                            <w:rFonts w:ascii="Cambria Math" w:hAnsi="Cambria Math"/>
                                          </w:rPr>
                                          <m:t>k,k</m:t>
                                        </w:ins>
                                      </m:r>
                                    </m:e>
                                  </m:d>
                                  <m:r>
                                    <w:ins w:id="320" w:author="dugalh" w:date="2018-06-12T16:50:00Z">
                                      <w:rPr>
                                        <w:rFonts w:ascii="Cambria Math" w:hAnsi="Cambria Math"/>
                                      </w:rPr>
                                      <m:t>+</m:t>
                                    </w:ins>
                                  </m:r>
                                  <m:nary>
                                    <m:naryPr>
                                      <m:chr m:val="∑"/>
                                      <m:limLoc m:val="undOvr"/>
                                      <m:supHide m:val="1"/>
                                      <m:ctrlPr>
                                        <w:ins w:id="321" w:author="dugalh" w:date="2018-06-12T16:50:00Z">
                                          <w:rPr>
                                            <w:rFonts w:ascii="Cambria Math" w:hAnsi="Cambria Math"/>
                                            <w:i/>
                                          </w:rPr>
                                        </w:ins>
                                      </m:ctrlPr>
                                    </m:naryPr>
                                    <m:sub>
                                      <m:sSup>
                                        <m:sSupPr>
                                          <m:ctrlPr>
                                            <w:ins w:id="322" w:author="dugalh" w:date="2018-06-12T16:50:00Z">
                                              <w:rPr>
                                                <w:rFonts w:ascii="Cambria Math" w:hAnsi="Cambria Math"/>
                                                <w:i/>
                                              </w:rPr>
                                            </w:ins>
                                          </m:ctrlPr>
                                        </m:sSupPr>
                                        <m:e>
                                          <m:r>
                                            <w:ins w:id="323" w:author="dugalh" w:date="2018-06-12T16:50:00Z">
                                              <w:rPr>
                                                <w:rFonts w:ascii="Cambria Math" w:hAnsi="Cambria Math"/>
                                              </w:rPr>
                                              <m:t>i</m:t>
                                            </w:ins>
                                          </m:r>
                                        </m:e>
                                        <m:sup>
                                          <m:r>
                                            <w:ins w:id="324" w:author="dugalh" w:date="2018-06-12T16:50:00Z">
                                              <w:rPr>
                                                <w:rFonts w:ascii="Cambria Math" w:hAnsi="Cambria Math"/>
                                              </w:rPr>
                                              <m:t>'</m:t>
                                            </w:ins>
                                          </m:r>
                                        </m:sup>
                                      </m:sSup>
                                      <m:r>
                                        <w:ins w:id="325" w:author="dugalh" w:date="2018-06-12T16:50:00Z">
                                          <w:rPr>
                                            <w:rFonts w:ascii="Cambria Math" w:hAnsi="Cambria Math"/>
                                          </w:rPr>
                                          <m:t xml:space="preserve"> s.t. </m:t>
                                        </w:ins>
                                      </m:r>
                                      <m:sSup>
                                        <m:sSupPr>
                                          <m:ctrlPr>
                                            <w:ins w:id="326" w:author="dugalh" w:date="2018-06-12T16:50:00Z">
                                              <w:rPr>
                                                <w:rFonts w:ascii="Cambria Math" w:hAnsi="Cambria Math"/>
                                                <w:i/>
                                              </w:rPr>
                                            </w:ins>
                                          </m:ctrlPr>
                                        </m:sSupPr>
                                        <m:e>
                                          <m:r>
                                            <w:ins w:id="327" w:author="dugalh" w:date="2018-06-12T16:50:00Z">
                                              <w:rPr>
                                                <w:rFonts w:ascii="Cambria Math" w:hAnsi="Cambria Math"/>
                                              </w:rPr>
                                              <m:t xml:space="preserve"> i</m:t>
                                            </w:ins>
                                          </m:r>
                                        </m:e>
                                        <m:sup>
                                          <m:r>
                                            <w:ins w:id="328" w:author="dugalh" w:date="2018-06-12T16:50:00Z">
                                              <w:rPr>
                                                <w:rFonts w:ascii="Cambria Math" w:hAnsi="Cambria Math"/>
                                              </w:rPr>
                                              <m:t>'</m:t>
                                            </w:ins>
                                          </m:r>
                                        </m:sup>
                                      </m:sSup>
                                      <m:r>
                                        <w:ins w:id="329" w:author="dugalh" w:date="2018-06-12T16:50:00Z">
                                          <w:rPr>
                                            <w:rFonts w:ascii="Cambria Math" w:hAnsi="Cambria Math"/>
                                          </w:rPr>
                                          <m:t>∉</m:t>
                                        </w:ins>
                                      </m:r>
                                      <m:d>
                                        <m:dPr>
                                          <m:begChr m:val="{"/>
                                          <m:endChr m:val="}"/>
                                          <m:ctrlPr>
                                            <w:ins w:id="330" w:author="dugalh" w:date="2018-06-12T16:50:00Z">
                                              <w:rPr>
                                                <w:rFonts w:ascii="Cambria Math" w:hAnsi="Cambria Math"/>
                                                <w:i/>
                                              </w:rPr>
                                            </w:ins>
                                          </m:ctrlPr>
                                        </m:dPr>
                                        <m:e>
                                          <m:r>
                                            <w:ins w:id="331" w:author="dugalh" w:date="2018-06-12T16:50:00Z">
                                              <w:rPr>
                                                <w:rFonts w:ascii="Cambria Math" w:hAnsi="Cambria Math"/>
                                              </w:rPr>
                                              <m:t>i,k</m:t>
                                            </w:ins>
                                          </m:r>
                                        </m:e>
                                      </m:d>
                                      <m:r>
                                        <w:ins w:id="332" w:author="dugalh" w:date="2018-06-12T16:50:00Z">
                                          <w:rPr>
                                            <w:rFonts w:ascii="Cambria Math" w:hAnsi="Cambria Math"/>
                                          </w:rPr>
                                          <m:t xml:space="preserve"> </m:t>
                                        </w:ins>
                                      </m:r>
                                    </m:sub>
                                    <m:sup/>
                                    <m:e>
                                      <m:r>
                                        <w:ins w:id="333" w:author="dugalh" w:date="2018-06-12T16:50:00Z">
                                          <m:rPr>
                                            <m:sty m:val="p"/>
                                          </m:rPr>
                                          <w:rPr>
                                            <w:rFonts w:ascii="Cambria Math" w:hAnsi="Cambria Math"/>
                                          </w:rPr>
                                          <m:t>max</m:t>
                                        </w:ins>
                                      </m:r>
                                      <m:d>
                                        <m:dPr>
                                          <m:begChr m:val="{"/>
                                          <m:endChr m:val="}"/>
                                          <m:ctrlPr>
                                            <w:ins w:id="334" w:author="dugalh" w:date="2018-06-12T16:50:00Z">
                                              <w:rPr>
                                                <w:rFonts w:ascii="Cambria Math" w:hAnsi="Cambria Math"/>
                                                <w:i/>
                                              </w:rPr>
                                            </w:ins>
                                          </m:ctrlPr>
                                        </m:dPr>
                                        <m:e>
                                          <m:r>
                                            <w:ins w:id="335" w:author="dugalh" w:date="2018-06-12T16:50:00Z">
                                              <w:rPr>
                                                <w:rFonts w:ascii="Cambria Math" w:hAnsi="Cambria Math"/>
                                              </w:rPr>
                                              <m:t>0,r</m:t>
                                            </w:ins>
                                          </m:r>
                                          <m:d>
                                            <m:dPr>
                                              <m:ctrlPr>
                                                <w:ins w:id="336" w:author="dugalh" w:date="2018-06-12T16:50:00Z">
                                                  <w:rPr>
                                                    <w:rFonts w:ascii="Cambria Math" w:hAnsi="Cambria Math"/>
                                                    <w:i/>
                                                  </w:rPr>
                                                </w:ins>
                                              </m:ctrlPr>
                                            </m:dPr>
                                            <m:e>
                                              <m:sSup>
                                                <m:sSupPr>
                                                  <m:ctrlPr>
                                                    <w:ins w:id="337" w:author="dugalh" w:date="2018-06-12T16:50:00Z">
                                                      <w:rPr>
                                                        <w:rFonts w:ascii="Cambria Math" w:hAnsi="Cambria Math"/>
                                                        <w:i/>
                                                      </w:rPr>
                                                    </w:ins>
                                                  </m:ctrlPr>
                                                </m:sSupPr>
                                                <m:e>
                                                  <m:r>
                                                    <w:ins w:id="338" w:author="dugalh" w:date="2018-06-12T16:50:00Z">
                                                      <w:rPr>
                                                        <w:rFonts w:ascii="Cambria Math" w:hAnsi="Cambria Math"/>
                                                      </w:rPr>
                                                      <m:t>i</m:t>
                                                    </w:ins>
                                                  </m:r>
                                                </m:e>
                                                <m:sup>
                                                  <m:r>
                                                    <w:ins w:id="339" w:author="dugalh" w:date="2018-06-12T16:50:00Z">
                                                      <w:rPr>
                                                        <w:rFonts w:ascii="Cambria Math" w:hAnsi="Cambria Math"/>
                                                      </w:rPr>
                                                      <m:t>'</m:t>
                                                    </w:ins>
                                                  </m:r>
                                                </m:sup>
                                              </m:sSup>
                                              <m:r>
                                                <w:ins w:id="340" w:author="dugalh" w:date="2018-06-12T16:50:00Z">
                                                  <w:rPr>
                                                    <w:rFonts w:ascii="Cambria Math" w:hAnsi="Cambria Math"/>
                                                  </w:rPr>
                                                  <m:t>,k</m:t>
                                                </w:ins>
                                              </m:r>
                                            </m:e>
                                          </m:d>
                                        </m:e>
                                      </m:d>
                                    </m:e>
                                  </m:nary>
                                </m:e>
                              </m:d>
                              <m:r>
                                <w:ins w:id="341" w:author="dugalh" w:date="2018-06-12T16:50:00Z">
                                  <w:rPr>
                                    <w:rFonts w:ascii="Cambria Math" w:hAnsi="Cambria Math"/>
                                  </w:rPr>
                                  <m:t>,</m:t>
                                </w:ins>
                              </m:r>
                            </m:e>
                          </m:func>
                        </m:e>
                        <m:e>
                          <m:r>
                            <w:ins w:id="342" w:author="dugalh" w:date="2018-06-12T16:50:00Z">
                              <w:rPr>
                                <w:rFonts w:ascii="Cambria Math" w:hAnsi="Cambria Math"/>
                              </w:rPr>
                              <m:t>i≠k</m:t>
                            </w:ins>
                          </m:r>
                        </m:e>
                      </m:mr>
                      <m:mr>
                        <m:e>
                          <m:nary>
                            <m:naryPr>
                              <m:chr m:val="∑"/>
                              <m:limLoc m:val="undOvr"/>
                              <m:supHide m:val="1"/>
                              <m:ctrlPr>
                                <w:ins w:id="343" w:author="dugalh" w:date="2018-06-12T16:51:00Z">
                                  <w:rPr>
                                    <w:rFonts w:ascii="Cambria Math" w:hAnsi="Cambria Math"/>
                                    <w:i/>
                                  </w:rPr>
                                </w:ins>
                              </m:ctrlPr>
                            </m:naryPr>
                            <m:sub>
                              <m:sSup>
                                <m:sSupPr>
                                  <m:ctrlPr>
                                    <w:ins w:id="344" w:author="dugalh" w:date="2018-06-12T16:51:00Z">
                                      <w:rPr>
                                        <w:rFonts w:ascii="Cambria Math" w:hAnsi="Cambria Math"/>
                                        <w:i/>
                                      </w:rPr>
                                    </w:ins>
                                  </m:ctrlPr>
                                </m:sSupPr>
                                <m:e>
                                  <m:r>
                                    <w:ins w:id="345" w:author="dugalh" w:date="2018-06-12T16:51:00Z">
                                      <w:rPr>
                                        <w:rFonts w:ascii="Cambria Math" w:hAnsi="Cambria Math"/>
                                      </w:rPr>
                                      <m:t>i</m:t>
                                    </w:ins>
                                  </m:r>
                                </m:e>
                                <m:sup>
                                  <m:r>
                                    <w:ins w:id="346" w:author="dugalh" w:date="2018-06-12T16:51:00Z">
                                      <w:rPr>
                                        <w:rFonts w:ascii="Cambria Math" w:hAnsi="Cambria Math"/>
                                      </w:rPr>
                                      <m:t>'</m:t>
                                    </w:ins>
                                  </m:r>
                                </m:sup>
                              </m:sSup>
                              <m:r>
                                <w:ins w:id="347" w:author="dugalh" w:date="2018-06-12T16:51:00Z">
                                  <w:rPr>
                                    <w:rFonts w:ascii="Cambria Math" w:hAnsi="Cambria Math"/>
                                  </w:rPr>
                                  <m:t xml:space="preserve"> s.t. </m:t>
                                </w:ins>
                              </m:r>
                              <m:sSup>
                                <m:sSupPr>
                                  <m:ctrlPr>
                                    <w:ins w:id="348" w:author="dugalh" w:date="2018-06-12T16:51:00Z">
                                      <w:rPr>
                                        <w:rFonts w:ascii="Cambria Math" w:hAnsi="Cambria Math"/>
                                        <w:i/>
                                      </w:rPr>
                                    </w:ins>
                                  </m:ctrlPr>
                                </m:sSupPr>
                                <m:e>
                                  <m:r>
                                    <w:ins w:id="349" w:author="dugalh" w:date="2018-06-12T16:51:00Z">
                                      <w:rPr>
                                        <w:rFonts w:ascii="Cambria Math" w:hAnsi="Cambria Math"/>
                                      </w:rPr>
                                      <m:t xml:space="preserve"> i</m:t>
                                    </w:ins>
                                  </m:r>
                                </m:e>
                                <m:sup>
                                  <m:r>
                                    <w:ins w:id="350" w:author="dugalh" w:date="2018-06-12T16:51:00Z">
                                      <w:rPr>
                                        <w:rFonts w:ascii="Cambria Math" w:hAnsi="Cambria Math"/>
                                      </w:rPr>
                                      <m:t>'</m:t>
                                    </w:ins>
                                  </m:r>
                                </m:sup>
                              </m:sSup>
                              <m:r>
                                <w:ins w:id="351" w:author="dugalh" w:date="2018-06-12T16:51:00Z">
                                  <w:rPr>
                                    <w:rFonts w:ascii="Cambria Math" w:hAnsi="Cambria Math"/>
                                  </w:rPr>
                                  <m:t>≠k</m:t>
                                </w:ins>
                              </m:r>
                            </m:sub>
                            <m:sup/>
                            <m:e>
                              <m:r>
                                <w:ins w:id="352" w:author="dugalh" w:date="2018-06-12T16:53:00Z">
                                  <m:rPr>
                                    <m:sty m:val="p"/>
                                  </m:rPr>
                                  <w:rPr>
                                    <w:rFonts w:ascii="Cambria Math" w:hAnsi="Cambria Math"/>
                                  </w:rPr>
                                  <m:t>max</m:t>
                                </w:ins>
                              </m:r>
                              <m:d>
                                <m:dPr>
                                  <m:begChr m:val="{"/>
                                  <m:endChr m:val="}"/>
                                  <m:ctrlPr>
                                    <w:ins w:id="353" w:author="dugalh" w:date="2018-06-12T16:53:00Z">
                                      <w:rPr>
                                        <w:rFonts w:ascii="Cambria Math" w:hAnsi="Cambria Math"/>
                                        <w:i/>
                                      </w:rPr>
                                    </w:ins>
                                  </m:ctrlPr>
                                </m:dPr>
                                <m:e>
                                  <m:r>
                                    <w:ins w:id="354" w:author="dugalh" w:date="2018-06-12T16:53:00Z">
                                      <w:rPr>
                                        <w:rFonts w:ascii="Cambria Math" w:hAnsi="Cambria Math"/>
                                      </w:rPr>
                                      <m:t>0,r</m:t>
                                    </w:ins>
                                  </m:r>
                                  <m:d>
                                    <m:dPr>
                                      <m:ctrlPr>
                                        <w:ins w:id="355" w:author="dugalh" w:date="2018-06-12T16:53:00Z">
                                          <w:rPr>
                                            <w:rFonts w:ascii="Cambria Math" w:hAnsi="Cambria Math"/>
                                            <w:i/>
                                          </w:rPr>
                                        </w:ins>
                                      </m:ctrlPr>
                                    </m:dPr>
                                    <m:e>
                                      <m:sSup>
                                        <m:sSupPr>
                                          <m:ctrlPr>
                                            <w:ins w:id="356" w:author="dugalh" w:date="2018-06-12T16:53:00Z">
                                              <w:rPr>
                                                <w:rFonts w:ascii="Cambria Math" w:hAnsi="Cambria Math"/>
                                                <w:i/>
                                              </w:rPr>
                                            </w:ins>
                                          </m:ctrlPr>
                                        </m:sSupPr>
                                        <m:e>
                                          <m:r>
                                            <w:ins w:id="357" w:author="dugalh" w:date="2018-06-12T16:53:00Z">
                                              <w:rPr>
                                                <w:rFonts w:ascii="Cambria Math" w:hAnsi="Cambria Math"/>
                                              </w:rPr>
                                              <m:t>i</m:t>
                                            </w:ins>
                                          </m:r>
                                        </m:e>
                                        <m:sup>
                                          <m:r>
                                            <w:ins w:id="358" w:author="dugalh" w:date="2018-06-12T16:53:00Z">
                                              <w:rPr>
                                                <w:rFonts w:ascii="Cambria Math" w:hAnsi="Cambria Math"/>
                                              </w:rPr>
                                              <m:t>'</m:t>
                                            </w:ins>
                                          </m:r>
                                        </m:sup>
                                      </m:sSup>
                                      <m:r>
                                        <w:ins w:id="359" w:author="dugalh" w:date="2018-06-12T16:53:00Z">
                                          <w:rPr>
                                            <w:rFonts w:ascii="Cambria Math" w:hAnsi="Cambria Math"/>
                                          </w:rPr>
                                          <m:t>,k</m:t>
                                        </w:ins>
                                      </m:r>
                                    </m:e>
                                  </m:d>
                                </m:e>
                              </m:d>
                            </m:e>
                          </m:nary>
                          <m:r>
                            <w:ins w:id="360" w:author="dugalh" w:date="2018-06-12T16:53:00Z">
                              <w:rPr>
                                <w:rFonts w:ascii="Cambria Math" w:hAnsi="Cambria Math"/>
                              </w:rPr>
                              <m:t>,</m:t>
                            </w:ins>
                          </m:r>
                        </m:e>
                        <m:e>
                          <m:r>
                            <w:ins w:id="361"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362" w:author="dugalh" w:date="2018-06-11T18:00:00Z"/>
              </w:rPr>
            </w:pPr>
            <w:bookmarkStart w:id="363" w:name="_Ref516581882"/>
            <w:ins w:id="364" w:author="dugalh" w:date="2018-06-11T18:00:00Z">
              <w:r w:rsidRPr="003B5532">
                <w:t>(</w:t>
              </w:r>
              <w:r>
                <w:fldChar w:fldCharType="begin"/>
              </w:r>
              <w:r>
                <w:instrText xml:space="preserve"> SEQ MyEquation \* ARABIC </w:instrText>
              </w:r>
              <w:r>
                <w:fldChar w:fldCharType="separate"/>
              </w:r>
            </w:ins>
            <w:ins w:id="365" w:author="dugalh" w:date="2018-06-12T15:59:00Z">
              <w:r w:rsidR="00593C25">
                <w:rPr>
                  <w:noProof/>
                </w:rPr>
                <w:t>2</w:t>
              </w:r>
            </w:ins>
            <w:ins w:id="366" w:author="dugalh" w:date="2018-06-11T18:00:00Z">
              <w:r>
                <w:fldChar w:fldCharType="end"/>
              </w:r>
              <w:r w:rsidRPr="003B5532">
                <w:t>)</w:t>
              </w:r>
              <w:bookmarkEnd w:id="363"/>
            </w:ins>
          </w:p>
        </w:tc>
      </w:tr>
    </w:tbl>
    <w:p w14:paraId="0D3C2DCB" w14:textId="754FF35B" w:rsidR="00690582" w:rsidRDefault="00BE7448" w:rsidP="00BE7448">
      <w:pPr>
        <w:pStyle w:val="Newparagraph"/>
        <w:ind w:firstLine="0"/>
        <w:rPr>
          <w:ins w:id="367" w:author="dugalh" w:date="2018-06-12T17:36:00Z"/>
        </w:rPr>
      </w:pPr>
      <w:ins w:id="368" w:author="dugalh" w:date="2018-06-12T17:34:00Z">
        <w:r>
          <w:t xml:space="preserve">The exemplar for feature </w:t>
        </w:r>
        <w:r w:rsidRPr="00BE7448">
          <w:rPr>
            <w:i/>
          </w:rPr>
          <w:t>i</w:t>
        </w:r>
        <w:r>
          <w:t xml:space="preserve"> is identified by the value of </w:t>
        </w:r>
        <w:r w:rsidRPr="00BE7448">
          <w:rPr>
            <w:i/>
          </w:rPr>
          <w:t>k</w:t>
        </w:r>
        <w:r>
          <w:t xml:space="preserve"> </w:t>
        </w:r>
      </w:ins>
      <w:ins w:id="369" w:author="dugalh" w:date="2018-06-12T17:32:00Z">
        <w:r w:rsidRPr="00BE7448">
          <w:t xml:space="preserve">that maximizes </w:t>
        </w:r>
        <m:oMath>
          <m:r>
            <w:rPr>
              <w:rFonts w:ascii="Cambria Math" w:hAnsi="Cambria Math"/>
            </w:rPr>
            <m:t>a(i,k)+ r(i,k)</m:t>
          </m:r>
        </m:oMath>
      </w:ins>
      <w:ins w:id="370" w:author="dugalh" w:date="2018-06-12T17:35:00Z">
        <w:r>
          <w:t>.</w:t>
        </w:r>
      </w:ins>
      <w:ins w:id="371" w:author="dugalh" w:date="2018-06-12T17:32:00Z">
        <w:r w:rsidRPr="00BE7448">
          <w:t xml:space="preserve"> </w:t>
        </w:r>
      </w:ins>
      <w:ins w:id="372" w:author="dugalh" w:date="2018-06-12T17:31:00Z">
        <w:r>
          <w:t xml:space="preserve">The </w:t>
        </w:r>
      </w:ins>
      <w:ins w:id="373" w:author="dugalh" w:date="2018-06-12T17:32:00Z">
        <w:r>
          <w:t>iterations</w:t>
        </w:r>
      </w:ins>
      <w:ins w:id="374" w:author="dugalh" w:date="2018-06-12T15:57:00Z">
        <w:r w:rsidR="003D0A30">
          <w:t xml:space="preserve"> continue until </w:t>
        </w:r>
      </w:ins>
      <w:ins w:id="375" w:author="dugalh" w:date="2018-06-12T16:21:00Z">
        <w:r w:rsidR="00E5041C">
          <w:t>the clusters</w:t>
        </w:r>
      </w:ins>
      <w:ins w:id="376" w:author="dugalh" w:date="2018-06-12T17:35:00Z">
        <w:r>
          <w:t xml:space="preserve"> (and their corresponding exemplars)</w:t>
        </w:r>
      </w:ins>
      <w:ins w:id="377" w:author="dugalh" w:date="2018-06-12T16:21:00Z">
        <w:r w:rsidR="00E5041C">
          <w:t xml:space="preserve"> </w:t>
        </w:r>
      </w:ins>
      <w:ins w:id="378" w:author="dugalh" w:date="2018-06-12T17:36:00Z">
        <w:r>
          <w:t>remain</w:t>
        </w:r>
      </w:ins>
      <w:ins w:id="379" w:author="dugalh" w:date="2018-06-12T16:21:00Z">
        <w:r w:rsidR="00E5041C">
          <w:t xml:space="preserve"> stable</w:t>
        </w:r>
      </w:ins>
      <w:ins w:id="380" w:author="dugalh" w:date="2018-06-12T17:31:00Z">
        <w:r>
          <w:t xml:space="preserve"> for ten consecutive updates</w:t>
        </w:r>
      </w:ins>
      <w:ins w:id="381" w:author="dugalh" w:date="2018-06-12T16:21:00Z">
        <w:r w:rsidR="00E5041C">
          <w:t xml:space="preserve">.   </w:t>
        </w:r>
      </w:ins>
    </w:p>
    <w:p w14:paraId="1737E6D1" w14:textId="77777777" w:rsidR="00BE7448" w:rsidRDefault="00BE7448" w:rsidP="00BE7448">
      <w:pPr>
        <w:pStyle w:val="Newparagraph"/>
        <w:ind w:firstLine="0"/>
      </w:pPr>
    </w:p>
    <w:p w14:paraId="3756323D" w14:textId="52478AE5" w:rsidR="00DA69AD" w:rsidDel="00791B39" w:rsidRDefault="004D38FC" w:rsidP="004C7251">
      <w:pPr>
        <w:pStyle w:val="Newparagraph"/>
        <w:rPr>
          <w:del w:id="382" w:author="dugalh" w:date="2018-06-11T13:50:00Z"/>
        </w:rPr>
      </w:pPr>
      <w:del w:id="383"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384" w:author="dugalh" w:date="2018-06-11T13:50:00Z"/>
        </w:rPr>
      </w:pPr>
    </w:p>
    <w:p w14:paraId="2D9E05BF" w14:textId="0800BE4C" w:rsidR="00B72E9A" w:rsidDel="00791B39" w:rsidRDefault="008905E8" w:rsidP="00567C56">
      <w:pPr>
        <w:pStyle w:val="Newparagraph"/>
        <w:rPr>
          <w:del w:id="385" w:author="dugalh" w:date="2018-06-11T13:50:00Z"/>
        </w:rPr>
      </w:pPr>
      <w:del w:id="386"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w:delText>
        </w:r>
        <w:r w:rsidR="003810DD" w:rsidDel="00791B39">
          <w:lastRenderedPageBreak/>
          <w:delText xml:space="preserve">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7777777" w:rsidR="00567C56" w:rsidRDefault="00567C56" w:rsidP="00567C56">
      <w:pPr>
        <w:pStyle w:val="Newparagraph"/>
      </w:pPr>
    </w:p>
    <w:p w14:paraId="357BBA21" w14:textId="775165AB" w:rsidR="00C82720" w:rsidRDefault="00567C56" w:rsidP="00567C56">
      <w:pPr>
        <w:pStyle w:val="Paragraph"/>
      </w:pPr>
      <w:del w:id="387" w:author="dugalh" w:date="2018-06-11T13:48:00Z">
        <w:r w:rsidDel="00791B39">
          <w:delText>[</w:delText>
        </w:r>
        <w:bookmarkStart w:id="388"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388"/>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ins w:id="389" w:author="dugalh" w:date="2018-06-11T13:48:00Z">
        <w:r w:rsidR="00791B39">
          <w:t>-</w:t>
        </w:r>
      </w:ins>
    </w:p>
    <w:p w14:paraId="20CA31D1" w14:textId="77777777" w:rsidR="00DB2C16" w:rsidRDefault="00DB2C16" w:rsidP="0098136D">
      <w:pPr>
        <w:pStyle w:val="New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390" w:author="dugalh" w:date="2018-06-11T12:01:00Z">
                            <w:rPr>
                              <w:rFonts w:ascii="Cambria Math" w:hAnsi="Cambria Math"/>
                            </w:rPr>
                            <m:t>log</m:t>
                          </w:del>
                        </m:r>
                        <m:r>
                          <w:ins w:id="391"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392" w:name="_Ref463338697"/>
            <w:bookmarkStart w:id="393" w:name="_Ref463338703"/>
            <w:r w:rsidRPr="003B5532">
              <w:t>(</w:t>
            </w:r>
            <w:r>
              <w:fldChar w:fldCharType="begin"/>
            </w:r>
            <w:r>
              <w:instrText xml:space="preserve"> SEQ MyEquation \* ARABIC </w:instrText>
            </w:r>
            <w:r>
              <w:fldChar w:fldCharType="separate"/>
            </w:r>
            <w:ins w:id="394" w:author="dugalh" w:date="2018-06-12T15:59:00Z">
              <w:r w:rsidR="00593C25">
                <w:rPr>
                  <w:noProof/>
                </w:rPr>
                <w:t>3</w:t>
              </w:r>
            </w:ins>
            <w:del w:id="395" w:author="dugalh" w:date="2018-06-11T18:06:00Z">
              <w:r w:rsidR="00A7454A" w:rsidDel="00752CB1">
                <w:rPr>
                  <w:noProof/>
                </w:rPr>
                <w:delText>1</w:delText>
              </w:r>
            </w:del>
            <w:r>
              <w:fldChar w:fldCharType="end"/>
            </w:r>
            <w:bookmarkEnd w:id="392"/>
            <w:r w:rsidRPr="003B5532">
              <w:t>)</w:t>
            </w:r>
            <w:bookmarkEnd w:id="393"/>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396" w:author="dugalh" w:date="2018-06-12T15:59:00Z">
        <w:r w:rsidR="00593C25" w:rsidRPr="003B5532">
          <w:t>(</w:t>
        </w:r>
        <w:r w:rsidR="00593C25">
          <w:rPr>
            <w:noProof/>
          </w:rPr>
          <w:t>3</w:t>
        </w:r>
        <w:r w:rsidR="00593C25" w:rsidRPr="003B5532">
          <w:t>)</w:t>
        </w:r>
      </w:ins>
      <w:del w:id="397"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rPr>
          <w:ins w:id="398" w:author="dugalh" w:date="2018-06-12T17:45:00Z"/>
        </w:rPr>
      </w:pPr>
    </w:p>
    <w:p w14:paraId="02D234B9" w14:textId="77777777" w:rsidR="00BB26B2" w:rsidRDefault="00BB26B2" w:rsidP="00921513">
      <w:pPr>
        <w:pStyle w:val="Newparagraph"/>
        <w:rPr>
          <w:ins w:id="399" w:author="dugalh" w:date="2018-06-12T17:47:00Z"/>
        </w:rPr>
      </w:pPr>
      <w:ins w:id="400" w:author="dugalh" w:date="2018-06-12T17:45:00Z">
        <w:r>
          <w:t>[</w:t>
        </w:r>
      </w:ins>
      <w:ins w:id="401" w:author="dugalh" w:date="2018-06-12T17:46:00Z">
        <w:r>
          <w:t>define/</w:t>
        </w:r>
      </w:ins>
      <w:ins w:id="402" w:author="dugalh" w:date="2018-06-12T17:45:00Z">
        <w:r>
          <w:t>describe the</w:t>
        </w:r>
      </w:ins>
      <w:ins w:id="403" w:author="dugalh" w:date="2018-06-12T17:46:00Z">
        <w:r>
          <w:t xml:space="preserve"> feature relevance and cluster importance</w:t>
        </w:r>
      </w:ins>
      <w:ins w:id="404" w:author="dugalh" w:date="2018-06-12T17:45:00Z">
        <w:r>
          <w:t>]</w:t>
        </w:r>
      </w:ins>
    </w:p>
    <w:p w14:paraId="410CF41F" w14:textId="2FDA0971" w:rsidR="00BB26B2" w:rsidRDefault="00BB26B2" w:rsidP="00921513">
      <w:pPr>
        <w:pStyle w:val="Newparagraph"/>
      </w:pPr>
      <w:ins w:id="405" w:author="dugalh" w:date="2018-06-12T17:47:00Z">
        <w:r>
          <w:lastRenderedPageBreak/>
          <w:t>[describe how features may be chosen based on best relevance or other criteria such as measurement cost]</w:t>
        </w:r>
      </w:ins>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06" w:name="_Ref453592367"/>
      <w:bookmarkStart w:id="407" w:name="_Ref464223017"/>
      <w:r>
        <w:t xml:space="preserve">Data </w:t>
      </w:r>
      <w:bookmarkEnd w:id="406"/>
      <w:r w:rsidR="004D3E92">
        <w:t>Sets</w:t>
      </w:r>
      <w:bookmarkEnd w:id="407"/>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93C25">
        <w:t xml:space="preserve">Table </w:t>
      </w:r>
      <w:r w:rsidR="00593C25">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w:t>
      </w:r>
      <w:r w:rsidR="00DF69DD">
        <w:lastRenderedPageBreak/>
        <w:t>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408" w:name="_Ref463953775"/>
      <w:r w:rsidR="00851D86">
        <w:t xml:space="preserve">Table </w:t>
      </w:r>
      <w:r w:rsidR="00851D86">
        <w:fldChar w:fldCharType="begin"/>
      </w:r>
      <w:r w:rsidR="00851D86">
        <w:instrText xml:space="preserve"> SEQ Table \* ARABIC </w:instrText>
      </w:r>
      <w:r w:rsidR="00851D86">
        <w:fldChar w:fldCharType="separate"/>
      </w:r>
      <w:r w:rsidR="00593C25">
        <w:rPr>
          <w:noProof/>
        </w:rPr>
        <w:t>1</w:t>
      </w:r>
      <w:r w:rsidR="00851D86">
        <w:fldChar w:fldCharType="end"/>
      </w:r>
      <w:bookmarkEnd w:id="408"/>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409"/>
      <w:r>
        <w:t>Evaluation</w:t>
      </w:r>
      <w:commentRangeEnd w:id="409"/>
      <w:r w:rsidR="00D57DC4">
        <w:rPr>
          <w:rStyle w:val="CommentReference"/>
          <w:rFonts w:cs="Times New Roman"/>
          <w:b w:val="0"/>
          <w:bCs w:val="0"/>
          <w:i w:val="0"/>
          <w:iCs w:val="0"/>
        </w:rPr>
        <w:commentReference w:id="409"/>
      </w:r>
    </w:p>
    <w:p w14:paraId="12406F29" w14:textId="2D8F660D" w:rsidR="00B60BB2" w:rsidRDefault="00422B73" w:rsidP="00C43DA8">
      <w:pPr>
        <w:pStyle w:val="Paragraph"/>
        <w:rPr>
          <w:ins w:id="410"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411"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w:t>
      </w:r>
      <w:r w:rsidR="00903E36">
        <w:lastRenderedPageBreak/>
        <w:t xml:space="preserve">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412" w:author="dugalh" w:date="2018-06-14T13:36:00Z"/>
        </w:rPr>
      </w:pPr>
    </w:p>
    <w:p w14:paraId="5B90A772" w14:textId="0755D8AA" w:rsidR="007C372B" w:rsidRPr="007C372B" w:rsidDel="007C372B" w:rsidRDefault="007C372B" w:rsidP="00693261">
      <w:pPr>
        <w:pStyle w:val="Newparagraph"/>
        <w:rPr>
          <w:del w:id="413" w:author="dugalh" w:date="2018-06-14T13:45:00Z"/>
        </w:rPr>
      </w:pPr>
      <w:ins w:id="414" w:author="dugalh" w:date="2018-06-14T13:36:00Z">
        <w:r>
          <w:t>In addition to the ranking, FS and BE approaches,</w:t>
        </w:r>
      </w:ins>
      <w:ins w:id="415" w:author="dugalh" w:date="2018-06-14T13:40:00Z">
        <w:r>
          <w:t xml:space="preserve"> </w:t>
        </w:r>
      </w:ins>
      <w:ins w:id="416" w:author="dugalh" w:date="2018-06-14T13:42:00Z">
        <w:r>
          <w:t xml:space="preserve">two </w:t>
        </w:r>
      </w:ins>
      <w:ins w:id="417" w:author="dugalh" w:date="2018-06-14T13:45:00Z">
        <w:r>
          <w:t>competing</w:t>
        </w:r>
      </w:ins>
      <w:ins w:id="418" w:author="dugalh" w:date="2018-06-14T13:43:00Z">
        <w:r>
          <w:t xml:space="preserve"> feature selection </w:t>
        </w:r>
      </w:ins>
      <w:ins w:id="419" w:author="dugalh" w:date="2018-06-14T14:09:00Z">
        <w:r w:rsidR="001F4D27">
          <w:t>criteria</w:t>
        </w:r>
      </w:ins>
      <w:ins w:id="420" w:author="dugalh" w:date="2018-06-14T13:43:00Z">
        <w:r>
          <w:t xml:space="preserve">, </w:t>
        </w:r>
      </w:ins>
      <w:ins w:id="421" w:author="dugalh" w:date="2018-06-14T14:09:00Z">
        <w:r w:rsidR="001F4D27">
          <w:t xml:space="preserve">JMI and </w:t>
        </w:r>
        <w:r w:rsidR="001F4D27">
          <w:t>Mimimum-Redundancy Maximum-Relevance (mRMR)</w:t>
        </w:r>
      </w:ins>
      <w:ins w:id="422" w:author="dugalh" w:date="2018-06-14T14:10:00Z">
        <w:r w:rsidR="001F4D27">
          <w:t>,</w:t>
        </w:r>
      </w:ins>
      <w:ins w:id="423" w:author="dugalh" w:date="2018-06-14T13:43:00Z">
        <w:r>
          <w:t xml:space="preserve">were </w:t>
        </w:r>
      </w:ins>
      <w:ins w:id="424" w:author="dugalh" w:date="2018-06-14T14:13:00Z">
        <w:r w:rsidR="001F4D27">
          <w:t>included in our study to represent the ‘state of the art’ performance</w:t>
        </w:r>
      </w:ins>
      <w:ins w:id="425" w:author="dugalh" w:date="2018-06-14T14:14:00Z">
        <w:r w:rsidR="001F4D27">
          <w:t>.</w:t>
        </w:r>
      </w:ins>
      <w:ins w:id="426" w:author="dugalh" w:date="2018-06-14T13:43:00Z">
        <w:r>
          <w:t xml:space="preserve"> </w:t>
        </w:r>
      </w:ins>
      <w:ins w:id="427" w:author="dugalh" w:date="2018-06-14T13:40:00Z">
        <w:r>
          <w:t xml:space="preserve"> </w:t>
        </w:r>
      </w:ins>
    </w:p>
    <w:p w14:paraId="4621BEF9" w14:textId="6E362060" w:rsidR="0007269E" w:rsidDel="007C372B" w:rsidRDefault="0007269E" w:rsidP="00693261">
      <w:pPr>
        <w:pStyle w:val="Newparagraph"/>
        <w:rPr>
          <w:del w:id="428"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429"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430"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431"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432" w:author="dugalh" w:date="2018-06-11T12:02:00Z">
                        <m:rPr>
                          <m:sty m:val="p"/>
                        </m:rPr>
                        <w:rPr>
                          <w:rFonts w:ascii="Cambria Math" w:hAnsi="Cambria Math"/>
                        </w:rPr>
                        <m:t>jmi</m:t>
                      </w:del>
                    </m:r>
                    <m:r>
                      <w:ins w:id="433"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434" w:author="dugalh" w:date="2018-06-12T15:59:00Z">
              <w:r w:rsidR="00593C25">
                <w:rPr>
                  <w:noProof/>
                </w:rPr>
                <w:t>4</w:t>
              </w:r>
            </w:ins>
            <w:del w:id="435" w:author="dugalh" w:date="2018-06-11T18:06:00Z">
              <w:r w:rsidR="00A7454A" w:rsidDel="00752CB1">
                <w:rPr>
                  <w:noProof/>
                </w:rPr>
                <w:delText>2</w:delText>
              </w:r>
            </w:del>
            <w:r>
              <w:fldChar w:fldCharType="end"/>
            </w:r>
            <w:r w:rsidRPr="003B5532">
              <w:t>)</w:t>
            </w:r>
          </w:p>
        </w:tc>
      </w:tr>
    </w:tbl>
    <w:p w14:paraId="2D854D4D" w14:textId="5EBDFD5B" w:rsidR="00AE08BC" w:rsidRDefault="00422B73" w:rsidP="00C43DA8">
      <w:pPr>
        <w:pStyle w:val="Newparagraph"/>
      </w:pPr>
      <w:r>
        <w:lastRenderedPageBreak/>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436" w:author="dugalh" w:date="2018-06-14T13:52:00Z" w:name="move516747660"/>
      <w:moveFrom w:id="437"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436"/>
    </w:p>
    <w:p w14:paraId="2D8B4D2D" w14:textId="77777777" w:rsidR="00BB26B2" w:rsidRDefault="00BB26B2" w:rsidP="00C43DA8">
      <w:pPr>
        <w:pStyle w:val="Newparagraph"/>
        <w:rPr>
          <w:ins w:id="438" w:author="dugalh" w:date="2018-06-12T17:49:00Z"/>
        </w:rPr>
      </w:pPr>
    </w:p>
    <w:p w14:paraId="0391D7EB" w14:textId="75026BE9" w:rsidR="00422B73" w:rsidRDefault="00613F66" w:rsidP="00C43DA8">
      <w:pPr>
        <w:pStyle w:val="Newparagraph"/>
        <w:rPr>
          <w:ins w:id="439" w:author="dugalh" w:date="2018-06-13T16:21:00Z"/>
        </w:rPr>
      </w:pPr>
      <w:r>
        <w:t xml:space="preserve">  </w:t>
      </w:r>
      <w:ins w:id="440" w:author="dugalh" w:date="2018-06-14T13:46:00Z">
        <w:r w:rsidR="00673B3D">
          <w:t xml:space="preserve">The </w:t>
        </w:r>
      </w:ins>
      <w:ins w:id="441" w:author="dugalh" w:date="2018-06-14T14:16:00Z">
        <w:r w:rsidR="001F4D27">
          <w:t xml:space="preserve">popular </w:t>
        </w:r>
      </w:ins>
      <w:ins w:id="442" w:author="dugalh" w:date="2018-06-14T13:47:00Z">
        <w:r w:rsidR="00673B3D">
          <w:t>mRMR</w:t>
        </w:r>
        <w:r w:rsidR="00673B3D">
          <w:t xml:space="preserve"> </w:t>
        </w:r>
      </w:ins>
      <w:ins w:id="443" w:author="dugalh" w:date="2018-06-13T16:24:00Z">
        <w:r w:rsidR="00A624C1">
          <w:t>criterion</w:t>
        </w:r>
      </w:ins>
      <w:ins w:id="444" w:author="dugalh" w:date="2018-06-14T13:47:00Z">
        <w:r w:rsidR="00673B3D">
          <w:t>,</w:t>
        </w:r>
      </w:ins>
      <w:ins w:id="445" w:author="dugalh" w:date="2018-06-13T16:24:00Z">
        <w:r w:rsidR="00A624C1">
          <w:t xml:space="preserve"> introduced by </w:t>
        </w:r>
      </w:ins>
      <w:ins w:id="446" w:author="dugalh" w:date="2018-06-13T16:25:00Z">
        <w:r w:rsidR="00A624C1">
          <w:fldChar w:fldCharType="begin" w:fldLock="1"/>
        </w:r>
      </w:ins>
      <w:r w:rsidR="002E01D3">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plainTextFormattedCitation":"(Peng, Long, and Ding 2005)","previouslyFormattedCitation":"(Peng, Long, and Ding 2005)"},"properties":{"noteIndex":0},"schema":"https://github.com/citation-style-language/schema/raw/master/csl-citation.json"}</w:instrText>
      </w:r>
      <w:r w:rsidR="00A624C1">
        <w:fldChar w:fldCharType="separate"/>
      </w:r>
      <w:r w:rsidR="00A624C1" w:rsidRPr="00A624C1">
        <w:rPr>
          <w:noProof/>
        </w:rPr>
        <w:t>(Peng, Long, and Ding 2005)</w:t>
      </w:r>
      <w:ins w:id="447" w:author="dugalh" w:date="2018-06-13T16:25:00Z">
        <w:r w:rsidR="00A624C1">
          <w:fldChar w:fldCharType="end"/>
        </w:r>
        <w:r w:rsidR="00A624C1">
          <w:t xml:space="preserve"> </w:t>
        </w:r>
      </w:ins>
      <w:ins w:id="448" w:author="dugalh" w:date="2018-06-14T14:11:00Z">
        <w:r w:rsidR="001F4D27">
          <w:t xml:space="preserve">expresses the </w:t>
        </w:r>
      </w:ins>
      <w:ins w:id="449" w:author="dugalh" w:date="2018-06-14T14:10:00Z">
        <w:r w:rsidR="001F4D27">
          <w:t>trade</w:t>
        </w:r>
      </w:ins>
      <w:ins w:id="450" w:author="dugalh" w:date="2018-06-14T14:11:00Z">
        <w:r w:rsidR="001F4D27">
          <w:t>-off</w:t>
        </w:r>
      </w:ins>
      <w:ins w:id="451" w:author="dugalh" w:date="2018-06-14T14:10:00Z">
        <w:r w:rsidR="001F4D27">
          <w:t xml:space="preserve"> </w:t>
        </w:r>
      </w:ins>
      <w:ins w:id="452" w:author="dugalh" w:date="2018-06-14T14:11:00Z">
        <w:r w:rsidR="001F4D27">
          <w:t xml:space="preserve">between </w:t>
        </w:r>
      </w:ins>
      <w:ins w:id="453" w:author="dugalh" w:date="2018-06-14T14:10:00Z">
        <w:r w:rsidR="001F4D27">
          <w:t xml:space="preserve">feature relevance </w:t>
        </w:r>
      </w:ins>
      <w:ins w:id="454" w:author="dugalh" w:date="2018-06-14T14:11:00Z">
        <w:r w:rsidR="001F4D27">
          <w:t>and redundancy using mutual information measures</w:t>
        </w:r>
      </w:ins>
      <w:ins w:id="455" w:author="dugalh" w:date="2018-06-13T16:23:00Z">
        <w:r w:rsidR="00A624C1">
          <w:t>.</w:t>
        </w:r>
      </w:ins>
      <w:ins w:id="456" w:author="dugalh" w:date="2018-06-13T16:25:00Z">
        <w:r w:rsidR="00A624C1">
          <w:t xml:space="preserve"> </w:t>
        </w:r>
      </w:ins>
      <w:ins w:id="457" w:author="dugalh" w:date="2018-06-13T16:23:00Z">
        <w:r w:rsidR="00A624C1">
          <w:t xml:space="preserve">The </w:t>
        </w:r>
        <w:r w:rsidR="00A624C1">
          <w:t>mRMR</w:t>
        </w:r>
        <w:r w:rsidR="00A624C1">
          <w:t xml:space="preserve"> measure for </w:t>
        </w:r>
      </w:ins>
      <w:ins w:id="458" w:author="dugalh" w:date="2018-06-14T13:58:00Z">
        <w:r w:rsidR="00C90278">
          <w:t xml:space="preserve">candidate </w:t>
        </w:r>
      </w:ins>
      <w:ins w:id="459"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217542">
        <w:trPr>
          <w:trHeight w:val="1135"/>
          <w:ins w:id="460" w:author="dugalh" w:date="2018-06-13T16:21:00Z"/>
        </w:trPr>
        <w:tc>
          <w:tcPr>
            <w:tcW w:w="4725" w:type="pct"/>
            <w:vAlign w:val="center"/>
          </w:tcPr>
          <w:p w14:paraId="2C032A56" w14:textId="0D804F65" w:rsidR="00ED0D3E" w:rsidRPr="00C43DA8" w:rsidRDefault="00ED0D3E" w:rsidP="00D63165">
            <w:pPr>
              <w:pStyle w:val="Displayedequation"/>
              <w:rPr>
                <w:ins w:id="461" w:author="dugalh" w:date="2018-06-13T16:21:00Z"/>
              </w:rPr>
            </w:pPr>
            <m:oMathPara>
              <m:oMathParaPr>
                <m:jc m:val="center"/>
              </m:oMathParaPr>
              <m:oMath>
                <m:sSub>
                  <m:sSubPr>
                    <m:ctrlPr>
                      <w:ins w:id="462" w:author="dugalh" w:date="2018-06-13T16:21:00Z">
                        <w:rPr>
                          <w:rFonts w:ascii="Cambria Math" w:hAnsi="Cambria Math"/>
                        </w:rPr>
                      </w:ins>
                    </m:ctrlPr>
                  </m:sSubPr>
                  <m:e>
                    <m:r>
                      <w:ins w:id="463" w:author="dugalh" w:date="2018-06-13T16:21:00Z">
                        <w:rPr>
                          <w:rFonts w:ascii="Cambria Math" w:hAnsi="Cambria Math"/>
                        </w:rPr>
                        <m:t>J</m:t>
                      </w:ins>
                    </m:r>
                  </m:e>
                  <m:sub>
                    <m:r>
                      <w:ins w:id="464" w:author="dugalh" w:date="2018-06-13T16:21:00Z">
                        <w:rPr>
                          <w:rFonts w:ascii="Cambria Math" w:hAnsi="Cambria Math"/>
                        </w:rPr>
                        <m:t>mRMR</m:t>
                      </w:ins>
                    </m:r>
                  </m:sub>
                </m:sSub>
                <m:d>
                  <m:dPr>
                    <m:ctrlPr>
                      <w:ins w:id="465" w:author="dugalh" w:date="2018-06-13T16:21:00Z">
                        <w:rPr>
                          <w:rFonts w:ascii="Cambria Math" w:hAnsi="Cambria Math"/>
                        </w:rPr>
                      </w:ins>
                    </m:ctrlPr>
                  </m:dPr>
                  <m:e>
                    <m:sSub>
                      <m:sSubPr>
                        <m:ctrlPr>
                          <w:ins w:id="466" w:author="dugalh" w:date="2018-06-13T16:21:00Z">
                            <w:rPr>
                              <w:rFonts w:ascii="Cambria Math" w:hAnsi="Cambria Math"/>
                            </w:rPr>
                          </w:ins>
                        </m:ctrlPr>
                      </m:sSubPr>
                      <m:e>
                        <m:r>
                          <w:ins w:id="467" w:author="dugalh" w:date="2018-06-13T16:21:00Z">
                            <w:rPr>
                              <w:rFonts w:ascii="Cambria Math" w:hAnsi="Cambria Math"/>
                            </w:rPr>
                            <m:t>X</m:t>
                          </w:ins>
                        </m:r>
                      </m:e>
                      <m:sub>
                        <m:r>
                          <w:ins w:id="468" w:author="dugalh" w:date="2018-06-13T16:21:00Z">
                            <w:rPr>
                              <w:rFonts w:ascii="Cambria Math" w:hAnsi="Cambria Math"/>
                            </w:rPr>
                            <m:t>k</m:t>
                          </w:ins>
                        </m:r>
                      </m:sub>
                    </m:sSub>
                  </m:e>
                </m:d>
                <m:r>
                  <w:ins w:id="469" w:author="dugalh" w:date="2018-06-13T16:21:00Z">
                    <m:rPr>
                      <m:sty m:val="p"/>
                    </m:rPr>
                    <w:rPr>
                      <w:rFonts w:ascii="Cambria Math" w:hAnsi="Cambria Math"/>
                    </w:rPr>
                    <m:t>=</m:t>
                  </w:ins>
                </m:r>
                <m:r>
                  <w:ins w:id="470" w:author="dugalh" w:date="2018-06-13T16:21:00Z">
                    <w:rPr>
                      <w:rFonts w:ascii="Cambria Math" w:hAnsi="Cambria Math"/>
                    </w:rPr>
                    <m:t>I</m:t>
                  </w:ins>
                </m:r>
                <m:d>
                  <m:dPr>
                    <m:ctrlPr>
                      <w:ins w:id="471" w:author="dugalh" w:date="2018-06-13T16:21:00Z">
                        <w:rPr>
                          <w:rFonts w:ascii="Cambria Math" w:hAnsi="Cambria Math"/>
                        </w:rPr>
                      </w:ins>
                    </m:ctrlPr>
                  </m:dPr>
                  <m:e>
                    <m:sSub>
                      <m:sSubPr>
                        <m:ctrlPr>
                          <w:ins w:id="472" w:author="dugalh" w:date="2018-06-13T16:21:00Z">
                            <w:rPr>
                              <w:rFonts w:ascii="Cambria Math" w:hAnsi="Cambria Math"/>
                            </w:rPr>
                          </w:ins>
                        </m:ctrlPr>
                      </m:sSubPr>
                      <m:e>
                        <m:r>
                          <w:ins w:id="473" w:author="dugalh" w:date="2018-06-13T16:21:00Z">
                            <w:rPr>
                              <w:rFonts w:ascii="Cambria Math" w:hAnsi="Cambria Math"/>
                            </w:rPr>
                            <m:t>X</m:t>
                          </w:ins>
                        </m:r>
                      </m:e>
                      <m:sub>
                        <m:r>
                          <w:ins w:id="474" w:author="dugalh" w:date="2018-06-13T16:21:00Z">
                            <w:rPr>
                              <w:rFonts w:ascii="Cambria Math" w:hAnsi="Cambria Math"/>
                            </w:rPr>
                            <m:t>k</m:t>
                          </w:ins>
                        </m:r>
                      </m:sub>
                    </m:sSub>
                    <m:r>
                      <w:ins w:id="475" w:author="dugalh" w:date="2018-06-13T16:21:00Z">
                        <m:rPr>
                          <m:sty m:val="p"/>
                        </m:rPr>
                        <w:rPr>
                          <w:rFonts w:ascii="Cambria Math" w:hAnsi="Cambria Math"/>
                        </w:rPr>
                        <m:t>;</m:t>
                      </w:ins>
                    </m:r>
                    <m:r>
                      <w:ins w:id="476" w:author="dugalh" w:date="2018-06-13T16:21:00Z">
                        <w:rPr>
                          <w:rFonts w:ascii="Cambria Math" w:hAnsi="Cambria Math"/>
                        </w:rPr>
                        <m:t>Y</m:t>
                      </w:ins>
                    </m:r>
                  </m:e>
                </m:d>
                <m:r>
                  <w:ins w:id="477" w:author="dugalh" w:date="2018-06-13T16:21:00Z">
                    <m:rPr>
                      <m:sty m:val="p"/>
                    </m:rPr>
                    <w:rPr>
                      <w:rFonts w:ascii="Cambria Math" w:hAnsi="Cambria Math"/>
                    </w:rPr>
                    <m:t>-</m:t>
                  </w:ins>
                </m:r>
                <m:f>
                  <m:fPr>
                    <m:ctrlPr>
                      <w:ins w:id="478" w:author="dugalh" w:date="2018-06-13T16:22:00Z">
                        <w:rPr>
                          <w:rFonts w:ascii="Cambria Math" w:hAnsi="Cambria Math"/>
                        </w:rPr>
                      </w:ins>
                    </m:ctrlPr>
                  </m:fPr>
                  <m:num>
                    <m:r>
                      <w:ins w:id="479" w:author="dugalh" w:date="2018-06-13T16:22:00Z">
                        <w:rPr>
                          <w:rFonts w:ascii="Cambria Math" w:hAnsi="Cambria Math"/>
                        </w:rPr>
                        <m:t>1</m:t>
                      </w:ins>
                    </m:r>
                  </m:num>
                  <m:den>
                    <m:d>
                      <m:dPr>
                        <m:begChr m:val="|"/>
                        <m:endChr m:val="|"/>
                        <m:ctrlPr>
                          <w:ins w:id="480" w:author="dugalh" w:date="2018-06-13T16:22:00Z">
                            <w:rPr>
                              <w:rFonts w:ascii="Cambria Math" w:hAnsi="Cambria Math"/>
                              <w:i/>
                            </w:rPr>
                          </w:ins>
                        </m:ctrlPr>
                      </m:dPr>
                      <m:e>
                        <m:r>
                          <w:ins w:id="481" w:author="dugalh" w:date="2018-06-13T16:22:00Z">
                            <w:rPr>
                              <w:rFonts w:ascii="Cambria Math" w:hAnsi="Cambria Math"/>
                            </w:rPr>
                            <m:t>S</m:t>
                          </w:ins>
                        </m:r>
                      </m:e>
                    </m:d>
                  </m:den>
                </m:f>
                <m:nary>
                  <m:naryPr>
                    <m:chr m:val="∑"/>
                    <m:limLoc m:val="undOvr"/>
                    <m:supHide m:val="1"/>
                    <m:ctrlPr>
                      <w:ins w:id="482" w:author="dugalh" w:date="2018-06-13T16:21:00Z">
                        <w:rPr>
                          <w:rFonts w:ascii="Cambria Math" w:hAnsi="Cambria Math"/>
                        </w:rPr>
                      </w:ins>
                    </m:ctrlPr>
                  </m:naryPr>
                  <m:sub>
                    <m:sSub>
                      <m:sSubPr>
                        <m:ctrlPr>
                          <w:ins w:id="483" w:author="dugalh" w:date="2018-06-13T16:21:00Z">
                            <w:rPr>
                              <w:rFonts w:ascii="Cambria Math" w:hAnsi="Cambria Math"/>
                            </w:rPr>
                          </w:ins>
                        </m:ctrlPr>
                      </m:sSubPr>
                      <m:e>
                        <m:r>
                          <w:ins w:id="484" w:author="dugalh" w:date="2018-06-13T16:21:00Z">
                            <w:rPr>
                              <w:rFonts w:ascii="Cambria Math" w:hAnsi="Cambria Math"/>
                            </w:rPr>
                            <m:t>X</m:t>
                          </w:ins>
                        </m:r>
                      </m:e>
                      <m:sub>
                        <m:r>
                          <w:ins w:id="485" w:author="dugalh" w:date="2018-06-13T16:21:00Z">
                            <w:rPr>
                              <w:rFonts w:ascii="Cambria Math" w:hAnsi="Cambria Math"/>
                            </w:rPr>
                            <m:t>j</m:t>
                          </w:ins>
                        </m:r>
                      </m:sub>
                    </m:sSub>
                    <m:r>
                      <w:ins w:id="486" w:author="dugalh" w:date="2018-06-13T16:21:00Z">
                        <m:rPr>
                          <m:sty m:val="p"/>
                        </m:rPr>
                        <w:rPr>
                          <w:rFonts w:ascii="Cambria Math" w:hAnsi="Cambria Math"/>
                        </w:rPr>
                        <m:t>∈</m:t>
                      </w:ins>
                    </m:r>
                    <m:r>
                      <w:ins w:id="487" w:author="dugalh" w:date="2018-06-13T16:21:00Z">
                        <w:rPr>
                          <w:rFonts w:ascii="Cambria Math" w:hAnsi="Cambria Math"/>
                        </w:rPr>
                        <m:t>S</m:t>
                      </w:ins>
                    </m:r>
                  </m:sub>
                  <m:sup/>
                  <m:e>
                    <m:r>
                      <w:ins w:id="488" w:author="dugalh" w:date="2018-06-13T16:21:00Z">
                        <w:rPr>
                          <w:rFonts w:ascii="Cambria Math" w:hAnsi="Cambria Math"/>
                        </w:rPr>
                        <m:t>I</m:t>
                      </w:ins>
                    </m:r>
                    <m:r>
                      <w:ins w:id="489" w:author="dugalh" w:date="2018-06-13T16:21:00Z">
                        <m:rPr>
                          <m:sty m:val="p"/>
                        </m:rPr>
                        <w:rPr>
                          <w:rFonts w:ascii="Cambria Math" w:hAnsi="Cambria Math"/>
                        </w:rPr>
                        <m:t>(</m:t>
                      </w:ins>
                    </m:r>
                    <m:sSub>
                      <m:sSubPr>
                        <m:ctrlPr>
                          <w:ins w:id="490" w:author="dugalh" w:date="2018-06-13T16:21:00Z">
                            <w:rPr>
                              <w:rFonts w:ascii="Cambria Math" w:hAnsi="Cambria Math"/>
                            </w:rPr>
                          </w:ins>
                        </m:ctrlPr>
                      </m:sSubPr>
                      <m:e>
                        <m:r>
                          <w:ins w:id="491" w:author="dugalh" w:date="2018-06-13T16:21:00Z">
                            <w:rPr>
                              <w:rFonts w:ascii="Cambria Math" w:hAnsi="Cambria Math"/>
                            </w:rPr>
                            <m:t>X</m:t>
                          </w:ins>
                        </m:r>
                      </m:e>
                      <m:sub>
                        <m:r>
                          <w:ins w:id="492" w:author="dugalh" w:date="2018-06-14T12:57:00Z">
                            <w:rPr>
                              <w:rFonts w:ascii="Cambria Math" w:hAnsi="Cambria Math"/>
                            </w:rPr>
                            <m:t>k</m:t>
                          </w:ins>
                        </m:r>
                      </m:sub>
                    </m:sSub>
                    <m:r>
                      <w:ins w:id="493" w:author="dugalh" w:date="2018-06-13T16:21:00Z">
                        <m:rPr>
                          <m:sty m:val="p"/>
                        </m:rPr>
                        <w:rPr>
                          <w:rFonts w:ascii="Cambria Math" w:hAnsi="Cambria Math"/>
                        </w:rPr>
                        <m:t>;</m:t>
                      </w:ins>
                    </m:r>
                    <m:sSub>
                      <m:sSubPr>
                        <m:ctrlPr>
                          <w:ins w:id="494" w:author="dugalh" w:date="2018-06-14T12:57:00Z">
                            <w:rPr>
                              <w:rFonts w:ascii="Cambria Math" w:hAnsi="Cambria Math"/>
                            </w:rPr>
                          </w:ins>
                        </m:ctrlPr>
                      </m:sSubPr>
                      <m:e>
                        <m:r>
                          <w:ins w:id="495" w:author="dugalh" w:date="2018-06-14T12:57:00Z">
                            <w:rPr>
                              <w:rFonts w:ascii="Cambria Math" w:hAnsi="Cambria Math"/>
                            </w:rPr>
                            <m:t>X</m:t>
                          </w:ins>
                        </m:r>
                      </m:e>
                      <m:sub>
                        <m:r>
                          <w:ins w:id="496" w:author="dugalh" w:date="2018-06-14T12:57:00Z">
                            <w:rPr>
                              <w:rFonts w:ascii="Cambria Math" w:hAnsi="Cambria Math"/>
                            </w:rPr>
                            <m:t>j</m:t>
                          </w:ins>
                        </m:r>
                      </m:sub>
                    </m:sSub>
                    <m:r>
                      <w:ins w:id="497"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217542">
            <w:pPr>
              <w:pStyle w:val="Displayedequation"/>
              <w:rPr>
                <w:ins w:id="498" w:author="dugalh" w:date="2018-06-13T16:21:00Z"/>
              </w:rPr>
            </w:pPr>
            <w:ins w:id="499" w:author="dugalh" w:date="2018-06-13T16:21:00Z">
              <w:r w:rsidRPr="003B5532">
                <w:t>(</w:t>
              </w:r>
              <w:r>
                <w:fldChar w:fldCharType="begin"/>
              </w:r>
              <w:r>
                <w:instrText xml:space="preserve"> SEQ MyEquation \* ARABIC </w:instrText>
              </w:r>
              <w:r>
                <w:fldChar w:fldCharType="separate"/>
              </w:r>
              <w:r>
                <w:rPr>
                  <w:noProof/>
                </w:rPr>
                <w:t>5</w:t>
              </w:r>
              <w:r>
                <w:fldChar w:fldCharType="end"/>
              </w:r>
              <w:r w:rsidRPr="003B5532">
                <w:t>)</w:t>
              </w:r>
            </w:ins>
          </w:p>
        </w:tc>
      </w:tr>
    </w:tbl>
    <w:p w14:paraId="39AD7D5A" w14:textId="6A622DFC" w:rsidR="00693261" w:rsidRDefault="001F4D27" w:rsidP="00693261">
      <w:pPr>
        <w:pStyle w:val="Newparagraph"/>
        <w:rPr>
          <w:moveTo w:id="500" w:author="dugalh" w:date="2018-06-14T13:52:00Z"/>
        </w:rPr>
      </w:pPr>
      <w:ins w:id="501" w:author="dugalh" w:date="2018-06-14T14:11:00Z">
        <w:r>
          <w:rPr>
            <w:lang w:eastAsia="en-ZA"/>
          </w:rPr>
          <w:t>T</w:t>
        </w:r>
      </w:ins>
      <w:ins w:id="502" w:author="dugalh" w:date="2018-06-14T13:58:00Z">
        <w:r w:rsidR="00C90278">
          <w:rPr>
            <w:lang w:eastAsia="en-ZA"/>
          </w:rPr>
          <w:t xml:space="preserve">he first term </w:t>
        </w:r>
      </w:ins>
      <w:ins w:id="503" w:author="dugalh" w:date="2018-06-14T14:18:00Z">
        <w:r>
          <w:rPr>
            <w:lang w:eastAsia="en-ZA"/>
          </w:rPr>
          <w:t>expresses</w:t>
        </w:r>
      </w:ins>
      <w:ins w:id="504" w:author="dugalh" w:date="2018-06-14T14:17:00Z">
        <w:r>
          <w:rPr>
            <w:lang w:eastAsia="en-ZA"/>
          </w:rPr>
          <w:t xml:space="preserve"> the relevance as</w:t>
        </w:r>
      </w:ins>
      <w:ins w:id="505" w:author="dugalh" w:date="2018-06-14T13:58:00Z">
        <w:r w:rsidR="00C90278">
          <w:rPr>
            <w:lang w:eastAsia="en-ZA"/>
          </w:rPr>
          <w:t xml:space="preserve"> the dependence between the candidate feature and class labels, </w:t>
        </w:r>
      </w:ins>
      <w:ins w:id="506" w:author="dugalh" w:date="2018-06-14T14:17:00Z">
        <w:r>
          <w:rPr>
            <w:lang w:eastAsia="en-ZA"/>
          </w:rPr>
          <w:t>while</w:t>
        </w:r>
      </w:ins>
      <w:ins w:id="507" w:author="dugalh" w:date="2018-06-14T13:58:00Z">
        <w:r w:rsidR="00C90278">
          <w:rPr>
            <w:lang w:eastAsia="en-ZA"/>
          </w:rPr>
          <w:t xml:space="preserve"> the second term approximates the </w:t>
        </w:r>
      </w:ins>
      <w:ins w:id="508" w:author="dugalh" w:date="2018-06-14T14:17:00Z">
        <w:r>
          <w:rPr>
            <w:lang w:eastAsia="en-ZA"/>
          </w:rPr>
          <w:t xml:space="preserve">redundancy as the mean pair-wise </w:t>
        </w:r>
      </w:ins>
      <w:ins w:id="509" w:author="dugalh" w:date="2018-06-14T13:58:00Z">
        <w:r w:rsidR="00C90278">
          <w:rPr>
            <w:lang w:eastAsia="en-ZA"/>
          </w:rPr>
          <w:t>dependenc</w:t>
        </w:r>
      </w:ins>
      <w:ins w:id="510" w:author="dugalh" w:date="2018-06-14T14:24:00Z">
        <w:r w:rsidR="001E7ECD">
          <w:rPr>
            <w:lang w:eastAsia="en-ZA"/>
          </w:rPr>
          <w:t>ies</w:t>
        </w:r>
      </w:ins>
      <w:ins w:id="511" w:author="dugalh" w:date="2018-06-14T13:58:00Z">
        <w:r w:rsidR="00C90278">
          <w:rPr>
            <w:lang w:eastAsia="en-ZA"/>
          </w:rPr>
          <w:t xml:space="preserve"> between the c</w:t>
        </w:r>
      </w:ins>
      <w:ins w:id="512" w:author="dugalh" w:date="2018-06-14T13:59:00Z">
        <w:r w:rsidR="00C90278">
          <w:rPr>
            <w:lang w:eastAsia="en-ZA"/>
          </w:rPr>
          <w:t xml:space="preserve">andidate and previously selected features. </w:t>
        </w:r>
      </w:ins>
      <w:moveToRangeStart w:id="513" w:author="dugalh" w:date="2018-06-14T13:52:00Z" w:name="move516747660"/>
      <w:moveTo w:id="514" w:author="dugalh" w:date="2018-06-14T13:52:00Z">
        <w:r w:rsidR="00693261">
          <w:t xml:space="preserve">The evaluated methods and their criteria are detailed in </w:t>
        </w:r>
        <w:r w:rsidR="00693261">
          <w:fldChar w:fldCharType="begin"/>
        </w:r>
        <w:r w:rsidR="00693261">
          <w:instrText xml:space="preserve"> REF _Ref464223138 \h </w:instrText>
        </w:r>
        <w:r w:rsidR="00693261">
          <w:fldChar w:fldCharType="separate"/>
        </w:r>
        <w:r w:rsidR="00693261">
          <w:t xml:space="preserve">Table </w:t>
        </w:r>
        <w:r w:rsidR="00693261">
          <w:rPr>
            <w:noProof/>
          </w:rPr>
          <w:t>2</w:t>
        </w:r>
        <w:r w:rsidR="00693261">
          <w:fldChar w:fldCharType="end"/>
        </w:r>
        <w:r w:rsidR="00693261">
          <w:t>.</w:t>
        </w:r>
      </w:moveTo>
    </w:p>
    <w:moveToRangeEnd w:id="513"/>
    <w:p w14:paraId="2383692F" w14:textId="54A7874A" w:rsidR="00ED0D3E" w:rsidRDefault="00ED0D3E" w:rsidP="00C43DA8">
      <w:pPr>
        <w:pStyle w:val="Newparagraph"/>
        <w:rPr>
          <w:lang w:eastAsia="en-ZA"/>
        </w:rPr>
      </w:pPr>
    </w:p>
    <w:p w14:paraId="195D75CA" w14:textId="6C31106F" w:rsidR="004D3E92" w:rsidRDefault="00AE08BC" w:rsidP="00DE5BA5">
      <w:pPr>
        <w:pStyle w:val="Paragraph"/>
      </w:pPr>
      <w:r>
        <w:t>[</w:t>
      </w:r>
      <w:bookmarkStart w:id="515" w:name="_Ref464223138"/>
      <w:r w:rsidR="004D3E92">
        <w:t xml:space="preserve">Table </w:t>
      </w:r>
      <w:r w:rsidR="004D3E92">
        <w:fldChar w:fldCharType="begin"/>
      </w:r>
      <w:r w:rsidR="004D3E92">
        <w:instrText xml:space="preserve"> SEQ Table \* ARABIC </w:instrText>
      </w:r>
      <w:r w:rsidR="004D3E92">
        <w:fldChar w:fldCharType="separate"/>
      </w:r>
      <w:r w:rsidR="00593C25">
        <w:rPr>
          <w:noProof/>
        </w:rPr>
        <w:t>2</w:t>
      </w:r>
      <w:r w:rsidR="004D3E92">
        <w:fldChar w:fldCharType="end"/>
      </w:r>
      <w:bookmarkEnd w:id="515"/>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516" w:author="dugalh" w:date="2018-06-12T15:59:00Z">
              <w:r w:rsidR="00593C25">
                <w:rPr>
                  <w:noProof/>
                </w:rPr>
                <w:t>5</w:t>
              </w:r>
            </w:ins>
            <w:del w:id="517"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lastRenderedPageBreak/>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518" w:author="dugalh" w:date="2018-06-11T12:00:00Z">
        <w:r w:rsidR="00A05AE5" w:rsidDel="007B685E">
          <w:delText>k-</w:delText>
        </w:r>
      </w:del>
      <w:ins w:id="519" w:author="dugalh" w:date="2018-06-11T12:00:00Z">
        <w:r w:rsidR="007B685E" w:rsidRPr="007B685E">
          <w:rPr>
            <w:i/>
          </w:rPr>
          <w:t>k-</w:t>
        </w:r>
      </w:ins>
      <w:r w:rsidR="006E1B94">
        <w:t>nearest</w:t>
      </w:r>
      <w:r w:rsidR="00A05AE5">
        <w:t>-</w:t>
      </w:r>
      <w:r w:rsidR="006E1B94">
        <w:t>neighbour</w:t>
      </w:r>
      <w:r w:rsidR="00F27743">
        <w:t xml:space="preserve"> </w:t>
      </w:r>
      <w:r w:rsidR="00A05AE5">
        <w:t>(</w:t>
      </w:r>
      <w:del w:id="520" w:author="dugalh" w:date="2018-06-11T12:00:00Z">
        <w:r w:rsidR="00A05AE5" w:rsidDel="007B685E">
          <w:delText>k-</w:delText>
        </w:r>
      </w:del>
      <w:ins w:id="521"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522" w:author="dugalh" w:date="2018-06-11T12:00:00Z">
        <w:r w:rsidR="00A05AE5" w:rsidDel="007B685E">
          <w:delText>k-</w:delText>
        </w:r>
      </w:del>
      <w:ins w:id="523"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524" w:author="dugalh" w:date="2018-06-11T12:00:00Z">
        <w:r w:rsidR="00A05AE5" w:rsidDel="007B685E">
          <w:delText>k-</w:delText>
        </w:r>
      </w:del>
      <w:ins w:id="525"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526" w:author="dugalh" w:date="2018-06-11T12:00:00Z">
        <w:r w:rsidR="00882C69" w:rsidDel="007B685E">
          <w:delText>k-</w:delText>
        </w:r>
      </w:del>
      <w:ins w:id="527"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528" w:author="dugalh" w:date="2018-06-11T12:00:00Z">
        <w:r w:rsidDel="007B685E">
          <w:delText>k-</w:delText>
        </w:r>
      </w:del>
      <w:ins w:id="529"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710AEB83"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530"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 xml:space="preserve">were </w:delText>
        </w:r>
        <w:r w:rsidDel="003E7511">
          <w:lastRenderedPageBreak/>
          <w:delText>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7BD1FF20" w:rsidR="00245357" w:rsidRDefault="00245357" w:rsidP="0040564C">
      <w:pPr>
        <w:pStyle w:val="Newparagraph"/>
        <w:rPr>
          <w:ins w:id="531"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532" w:author="dugalh" w:date="2018-06-12T17:50:00Z">
        <w:r w:rsidR="00BB26B2">
          <w:t>,</w:t>
        </w:r>
      </w:ins>
      <w:del w:id="533" w:author="dugalh" w:date="2018-06-12T17:50:00Z">
        <w:r w:rsidDel="00BB26B2">
          <w:delText xml:space="preserve"> and</w:delText>
        </w:r>
      </w:del>
      <w:r>
        <w:t xml:space="preserve"> JMI</w:t>
      </w:r>
      <w:ins w:id="534" w:author="dugalh" w:date="2018-06-12T17:50:00Z">
        <w:r w:rsidR="00BB26B2">
          <w:t xml:space="preserve"> and M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r>
        <w:t>Results and Discussion</w:t>
      </w:r>
    </w:p>
    <w:p w14:paraId="22F0D52B" w14:textId="201B27E1" w:rsidR="009714A2" w:rsidRDefault="009714A2" w:rsidP="0040564C">
      <w:pPr>
        <w:pStyle w:val="Paragraph"/>
      </w:pPr>
      <w:r>
        <w:t xml:space="preserve">The </w:t>
      </w:r>
      <w:del w:id="535" w:author="dugalh" w:date="2018-06-12T15:39:00Z">
        <w:r w:rsidR="00A9661F" w:rsidDel="003E7511">
          <w:delText xml:space="preserve">chosen </w:delText>
        </w:r>
        <w:r w:rsidR="0000460F" w:rsidDel="003E7511">
          <w:delText xml:space="preserve">FCR </w:delText>
        </w:r>
        <w:r w:rsidR="00A9661F" w:rsidDel="003E7511">
          <w:delText xml:space="preserve">correlation </w:delText>
        </w:r>
        <w:r w:rsidR="0024411F" w:rsidDel="003E7511">
          <w:delText>dissimilarity</w:delText>
        </w:r>
        <w:r w:rsidR="00A9661F" w:rsidDel="003E7511">
          <w:delText xml:space="preserve"> thresholds</w:delText>
        </w:r>
        <w:r w:rsidDel="003E7511">
          <w:delText xml:space="preserve"> and </w:delText>
        </w:r>
        <w:r w:rsidR="00A9661F" w:rsidDel="003E7511">
          <w:delText xml:space="preserve">corresponding </w:delText>
        </w:r>
      </w:del>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93C25">
        <w:t xml:space="preserve">Table </w:t>
      </w:r>
      <w:r w:rsidR="00593C25">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536" w:name="_Ref493175947"/>
      <w:r w:rsidR="009714A2">
        <w:t xml:space="preserve">Table </w:t>
      </w:r>
      <w:r w:rsidR="009714A2">
        <w:fldChar w:fldCharType="begin"/>
      </w:r>
      <w:r w:rsidR="009714A2">
        <w:instrText xml:space="preserve"> SEQ Table \* ARABIC </w:instrText>
      </w:r>
      <w:r w:rsidR="009714A2">
        <w:fldChar w:fldCharType="separate"/>
      </w:r>
      <w:r w:rsidR="00593C25">
        <w:rPr>
          <w:noProof/>
        </w:rPr>
        <w:t>3</w:t>
      </w:r>
      <w:r w:rsidR="009714A2">
        <w:fldChar w:fldCharType="end"/>
      </w:r>
      <w:bookmarkEnd w:id="536"/>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537" w:author="dugalh" w:date="2018-06-12T15:59:00Z">
        <w:r w:rsidR="00593C25">
          <w:t xml:space="preserve">Figure </w:t>
        </w:r>
        <w:r w:rsidR="00593C25">
          <w:rPr>
            <w:noProof/>
          </w:rPr>
          <w:t>1</w:t>
        </w:r>
      </w:ins>
      <w:del w:id="538"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539" w:author="dugalh" w:date="2018-06-12T15:59:00Z">
        <w:r w:rsidR="00593C25">
          <w:t xml:space="preserve">Figure </w:t>
        </w:r>
        <w:r w:rsidR="00593C25">
          <w:rPr>
            <w:noProof/>
          </w:rPr>
          <w:t>2</w:t>
        </w:r>
      </w:ins>
      <w:del w:id="540"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541" w:author="dugalh" w:date="2018-06-12T15:59:00Z">
        <w:r w:rsidR="00593C25">
          <w:t xml:space="preserve">Figure </w:t>
        </w:r>
        <w:r w:rsidR="00593C25">
          <w:rPr>
            <w:noProof/>
          </w:rPr>
          <w:t>1</w:t>
        </w:r>
      </w:ins>
      <w:del w:id="542"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543" w:author="dugalh" w:date="2018-06-12T15:59:00Z">
        <w:r w:rsidR="00593C25">
          <w:t xml:space="preserve">Figure </w:t>
        </w:r>
        <w:r w:rsidR="00593C25">
          <w:rPr>
            <w:noProof/>
          </w:rPr>
          <w:t>2</w:t>
        </w:r>
      </w:ins>
      <w:del w:id="544"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93C25">
        <w:t xml:space="preserve">Table </w:t>
      </w:r>
      <w:r w:rsidR="00593C25">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lastRenderedPageBreak/>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523FFB8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545" w:name="_Ref464643772"/>
      <w:r w:rsidR="002C7119">
        <w:t xml:space="preserve">Figure </w:t>
      </w:r>
      <w:r w:rsidR="002C7119">
        <w:fldChar w:fldCharType="begin"/>
      </w:r>
      <w:r w:rsidR="002C7119">
        <w:instrText xml:space="preserve"> SEQ Figure \* ARABIC </w:instrText>
      </w:r>
      <w:r w:rsidR="002C7119">
        <w:fldChar w:fldCharType="separate"/>
      </w:r>
      <w:ins w:id="546" w:author="dugalh" w:date="2018-06-12T15:59:00Z">
        <w:r w:rsidR="00593C25">
          <w:rPr>
            <w:noProof/>
          </w:rPr>
          <w:t>1</w:t>
        </w:r>
      </w:ins>
      <w:del w:id="547" w:author="dugalh" w:date="2018-06-12T15:59:00Z">
        <w:r w:rsidR="00A7454A" w:rsidDel="00593C25">
          <w:rPr>
            <w:noProof/>
          </w:rPr>
          <w:delText>2</w:delText>
        </w:r>
      </w:del>
      <w:r w:rsidR="002C7119">
        <w:fldChar w:fldCharType="end"/>
      </w:r>
      <w:bookmarkEnd w:id="545"/>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548" w:name="_Ref464643973"/>
      <w:r w:rsidR="002C7119">
        <w:t xml:space="preserve">Figure </w:t>
      </w:r>
      <w:r w:rsidR="002C7119">
        <w:fldChar w:fldCharType="begin"/>
      </w:r>
      <w:r w:rsidR="002C7119">
        <w:instrText xml:space="preserve"> SEQ Figure \* ARABIC </w:instrText>
      </w:r>
      <w:r w:rsidR="002C7119">
        <w:fldChar w:fldCharType="separate"/>
      </w:r>
      <w:ins w:id="549" w:author="dugalh" w:date="2018-06-12T15:59:00Z">
        <w:r w:rsidR="00593C25">
          <w:rPr>
            <w:noProof/>
          </w:rPr>
          <w:t>2</w:t>
        </w:r>
      </w:ins>
      <w:del w:id="550" w:author="dugalh" w:date="2018-06-12T15:59:00Z">
        <w:r w:rsidR="00A7454A" w:rsidDel="00593C25">
          <w:rPr>
            <w:noProof/>
          </w:rPr>
          <w:delText>3</w:delText>
        </w:r>
      </w:del>
      <w:r w:rsidR="002C7119">
        <w:fldChar w:fldCharType="end"/>
      </w:r>
      <w:bookmarkEnd w:id="548"/>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906296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93C25">
        <w:t xml:space="preserve">Table </w:t>
      </w:r>
      <w:r w:rsidR="00593C25">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w:t>
      </w:r>
      <w:r w:rsidR="00124A7A">
        <w:lastRenderedPageBreak/>
        <w:t>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791B39">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551" w:name="_Ref464732046"/>
      <w:r w:rsidR="00B61E1D">
        <w:t xml:space="preserve">Table </w:t>
      </w:r>
      <w:r w:rsidR="00B61E1D">
        <w:fldChar w:fldCharType="begin"/>
      </w:r>
      <w:r w:rsidR="00B61E1D">
        <w:instrText xml:space="preserve"> SEQ Table \* ARABIC </w:instrText>
      </w:r>
      <w:r w:rsidR="00B61E1D">
        <w:fldChar w:fldCharType="separate"/>
      </w:r>
      <w:r w:rsidR="00593C25">
        <w:rPr>
          <w:noProof/>
        </w:rPr>
        <w:t>4</w:t>
      </w:r>
      <w:r w:rsidR="00B61E1D">
        <w:fldChar w:fldCharType="end"/>
      </w:r>
      <w:bookmarkEnd w:id="55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593C25">
        <w:t xml:space="preserve">Table </w:t>
      </w:r>
      <w:r w:rsidR="00593C25">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w:t>
      </w:r>
      <w:r w:rsidR="00171F29">
        <w:lastRenderedPageBreak/>
        <w:t xml:space="preserve">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55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553" w:name="_Ref493181059"/>
      <w:r w:rsidR="001C68ED">
        <w:t xml:space="preserve">Table </w:t>
      </w:r>
      <w:r w:rsidR="001C68ED">
        <w:fldChar w:fldCharType="begin"/>
      </w:r>
      <w:r w:rsidR="001C68ED">
        <w:instrText xml:space="preserve"> SEQ Table \* ARABIC </w:instrText>
      </w:r>
      <w:r w:rsidR="001C68ED">
        <w:fldChar w:fldCharType="separate"/>
      </w:r>
      <w:r w:rsidR="00593C25">
        <w:rPr>
          <w:noProof/>
        </w:rPr>
        <w:t>5</w:t>
      </w:r>
      <w:r w:rsidR="001C68ED">
        <w:fldChar w:fldCharType="end"/>
      </w:r>
      <w:bookmarkEnd w:id="55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552"/>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554" w:author="dugalh" w:date="2018-06-12T15:40:00Z"/>
        </w:rPr>
      </w:pPr>
      <w:del w:id="555"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w:delText>
        </w:r>
        <w:r w:rsidR="002306EC" w:rsidDel="003E7511">
          <w:lastRenderedPageBreak/>
          <w:delText xml:space="preserve">and then use a performance measure such as the accuracy of a </w:delText>
        </w:r>
      </w:del>
      <w:del w:id="556" w:author="dugalh" w:date="2018-06-11T12:01:00Z">
        <w:r w:rsidR="002306EC" w:rsidDel="007B685E">
          <w:delText>k-</w:delText>
        </w:r>
      </w:del>
      <w:del w:id="557"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6AB3D46D" w:rsidR="00714EC2" w:rsidRDefault="00183420" w:rsidP="00FB5536">
      <w:pPr>
        <w:pStyle w:val="Newparagraph"/>
      </w:pPr>
      <w:del w:id="558" w:author="dugalh" w:date="2018-06-12T15:41:00Z">
        <w:r w:rsidDel="003E7511">
          <w:delText xml:space="preserve">Despite these </w:delText>
        </w:r>
        <w:r w:rsidR="00445A96" w:rsidDel="003E7511">
          <w:delText>limitations</w:delText>
        </w:r>
        <w:r w:rsidDel="003E7511">
          <w:delText xml:space="preserve">, </w:delText>
        </w:r>
      </w:del>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w:t>
      </w:r>
      <w:r w:rsidR="00714EC2">
        <w:lastRenderedPageBreak/>
        <w:t xml:space="preserve">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167805C2" w14:textId="27F9774C" w:rsidR="002E01D3" w:rsidRPr="002E01D3" w:rsidRDefault="00CE1864" w:rsidP="002E01D3">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E01D3" w:rsidRPr="002E01D3">
        <w:rPr>
          <w:noProof/>
        </w:rPr>
        <w:t xml:space="preserve">Bishop, Christopher M. 2003. </w:t>
      </w:r>
      <w:r w:rsidR="002E01D3" w:rsidRPr="002E01D3">
        <w:rPr>
          <w:i/>
          <w:iCs/>
          <w:noProof/>
        </w:rPr>
        <w:t>Neural Networks for Pattern Recognition</w:t>
      </w:r>
      <w:r w:rsidR="002E01D3" w:rsidRPr="002E01D3">
        <w:rPr>
          <w:noProof/>
        </w:rPr>
        <w:t>. New York: Oxford University Press. doi:10.1002/0470854774.</w:t>
      </w:r>
    </w:p>
    <w:p w14:paraId="1581B0F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laschke, T. 2010. “Object Based Image Analysis for Remote Sensing.” </w:t>
      </w:r>
      <w:r w:rsidRPr="002E01D3">
        <w:rPr>
          <w:i/>
          <w:iCs/>
          <w:noProof/>
        </w:rPr>
        <w:t>ISPRS Journal of Photogrammetry and Remote Sensing</w:t>
      </w:r>
      <w:r w:rsidRPr="002E01D3">
        <w:rPr>
          <w:noProof/>
        </w:rPr>
        <w:t xml:space="preserve"> 65 (1). Elsevier B.V.: 2–16. doi:10.1016/j.isprsjprs.2009.06.004.</w:t>
      </w:r>
    </w:p>
    <w:p w14:paraId="2B6E537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reiman, Leo. 2001. “Random Forests.” </w:t>
      </w:r>
      <w:r w:rsidRPr="002E01D3">
        <w:rPr>
          <w:i/>
          <w:iCs/>
          <w:noProof/>
        </w:rPr>
        <w:t>Machine Learning</w:t>
      </w:r>
      <w:r w:rsidRPr="002E01D3">
        <w:rPr>
          <w:noProof/>
        </w:rPr>
        <w:t xml:space="preserve"> 45 (1): 5–32. doi:10.1023/A:1010933404324.</w:t>
      </w:r>
    </w:p>
    <w:p w14:paraId="4283BE83"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rown, Gavin, Adam Pocock, Ming-Jie Zhao, and Mikel Lujan. 2012. “Conditional Likelihood Maximisation: A Unifying Framework for Mutual Information Feature Selection.” </w:t>
      </w:r>
      <w:r w:rsidRPr="002E01D3">
        <w:rPr>
          <w:i/>
          <w:iCs/>
          <w:noProof/>
        </w:rPr>
        <w:t>Journal of Machine Learning Research</w:t>
      </w:r>
      <w:r w:rsidRPr="002E01D3">
        <w:rPr>
          <w:noProof/>
        </w:rPr>
        <w:t xml:space="preserve"> 13: 27–66. doi:10.1016/j.patcog.2015.11.007.</w:t>
      </w:r>
    </w:p>
    <w:p w14:paraId="533084BA"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urges, Christopher J.C. 1998. “A Tutorial on Support Vector Machines for Pattern Recognition.” </w:t>
      </w:r>
      <w:r w:rsidRPr="002E01D3">
        <w:rPr>
          <w:i/>
          <w:iCs/>
          <w:noProof/>
        </w:rPr>
        <w:t>Data Mining and Knowledge Discovery</w:t>
      </w:r>
      <w:r w:rsidRPr="002E01D3">
        <w:rPr>
          <w:noProof/>
        </w:rPr>
        <w:t xml:space="preserve"> 2 (2): 121–167. doi:10.1023/A:1009715923555.</w:t>
      </w:r>
    </w:p>
    <w:p w14:paraId="0760A4F2"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en, Xi, and Yanfeng Gu. 2015. “Class-Specific Feature Selection With Local Geometric Structure and Discriminative Information Based on Sparse Similar Samples.” </w:t>
      </w:r>
      <w:r w:rsidRPr="002E01D3">
        <w:rPr>
          <w:i/>
          <w:iCs/>
          <w:noProof/>
        </w:rPr>
        <w:t xml:space="preserve">IEEE </w:t>
      </w:r>
      <w:r w:rsidRPr="002E01D3">
        <w:rPr>
          <w:i/>
          <w:iCs/>
          <w:noProof/>
        </w:rPr>
        <w:lastRenderedPageBreak/>
        <w:t>Geoscience and Remote Sensing Letters</w:t>
      </w:r>
      <w:r w:rsidRPr="002E01D3">
        <w:rPr>
          <w:noProof/>
        </w:rPr>
        <w:t xml:space="preserve"> 12 (7): 1392–1396. doi:10.1109/LGRS.2015.2402205.</w:t>
      </w:r>
    </w:p>
    <w:p w14:paraId="21A4956F"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en, Xi, Gongjian Zhou, Yushi Chen, Guofan Shao, and Yanfeng Gu. 2017. “Supervised Multiview Feature Selection Exploring Homogeneity and Heterogeneity with L1,2 -Norm and Automatic View Generation.” </w:t>
      </w:r>
      <w:r w:rsidRPr="002E01D3">
        <w:rPr>
          <w:i/>
          <w:iCs/>
          <w:noProof/>
        </w:rPr>
        <w:t>IEEE Transactions on Geoscience and Remote Sensing</w:t>
      </w:r>
      <w:r w:rsidRPr="002E01D3">
        <w:rPr>
          <w:noProof/>
        </w:rPr>
        <w:t xml:space="preserve"> 55 (4): 2074–2088. doi:10.1109/TGRS.2016.2636329.</w:t>
      </w:r>
    </w:p>
    <w:p w14:paraId="42057BA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i, Mingmin, Antonio Plaza, Jon Atli Benediktsson, Zhongyi Sun, Jinsheng Shen, and Yangyong Zhu. 2016. “Big Data for Remote Sensing: Challenges and Opportunities.” </w:t>
      </w:r>
      <w:r w:rsidRPr="002E01D3">
        <w:rPr>
          <w:i/>
          <w:iCs/>
          <w:noProof/>
        </w:rPr>
        <w:t>Proceedings of the IEEE</w:t>
      </w:r>
      <w:r w:rsidRPr="002E01D3">
        <w:rPr>
          <w:noProof/>
        </w:rPr>
        <w:t xml:space="preserve"> 104 (11): 2207–2219. doi:10.1109/JPROC.2016.2598228.</w:t>
      </w:r>
    </w:p>
    <w:p w14:paraId="67663FB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ukur, Huseyin, Hamidullah Binol, Faruk Sukru Uslu, Yusuf Kalayci, and Abdullah Bal. 2015. “Cross Correlation Based Clustering for Feature Selection in Hyperspectral Imagery.” In </w:t>
      </w:r>
      <w:r w:rsidRPr="002E01D3">
        <w:rPr>
          <w:i/>
          <w:iCs/>
          <w:noProof/>
        </w:rPr>
        <w:t>2015 9th International Conference on Electrical and Electronics Engineering (ELECO)</w:t>
      </w:r>
      <w:r w:rsidRPr="002E01D3">
        <w:rPr>
          <w:noProof/>
        </w:rPr>
        <w:t>, 232–236. Bursa: IEEE. doi:10.1109/ELECO.2015.7394552.</w:t>
      </w:r>
    </w:p>
    <w:p w14:paraId="58A80FB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Duin, R P W, and David M. J. Tax. 2005. “Statistical Pattern Recognition.” In </w:t>
      </w:r>
      <w:r w:rsidRPr="002E01D3">
        <w:rPr>
          <w:i/>
          <w:iCs/>
          <w:noProof/>
        </w:rPr>
        <w:t>Handbook of Pattern Recognition and Computer Vision, 3rd Ed.</w:t>
      </w:r>
      <w:r w:rsidRPr="002E01D3">
        <w:rPr>
          <w:noProof/>
        </w:rPr>
        <w:t>, edited by CH Chen and PSP Wang, 1–21. Singapore: World Scientific. doi:10.1142/9789812775320_0001.</w:t>
      </w:r>
    </w:p>
    <w:p w14:paraId="427012C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Frey, Brendan J, and Delbert Dueck. 2007. “Clustering by Passing Messages between Data Points.” </w:t>
      </w:r>
      <w:r w:rsidRPr="002E01D3">
        <w:rPr>
          <w:i/>
          <w:iCs/>
          <w:noProof/>
        </w:rPr>
        <w:t>Science</w:t>
      </w:r>
      <w:r w:rsidRPr="002E01D3">
        <w:rPr>
          <w:noProof/>
        </w:rPr>
        <w:t xml:space="preserve"> 315 (5814): 972–976. doi:10.1126/science.1136800.</w:t>
      </w:r>
    </w:p>
    <w:p w14:paraId="608D760B"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GIC. 2014. “Hyperspectral Remote Sensing Scenes.” http://www.ehu.eus/ccwintco/index.php?title=Hyperspectral_Remote_Sensing_Scenes.</w:t>
      </w:r>
    </w:p>
    <w:p w14:paraId="2DF679B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i, Jie, Zhenan Sun, Shuiwang Ji, Dacheng Tao, and Tieniu Tan. 2016. “Feature Selection Based on Structured Sparsity: A Comprehensive Study.” </w:t>
      </w:r>
      <w:r w:rsidRPr="002E01D3">
        <w:rPr>
          <w:i/>
          <w:iCs/>
          <w:noProof/>
        </w:rPr>
        <w:t>IEEE Transactions on Neural Networks and Learning Systems</w:t>
      </w:r>
      <w:r w:rsidRPr="002E01D3">
        <w:rPr>
          <w:noProof/>
        </w:rPr>
        <w:t xml:space="preserve"> 28 (7): 1–18. doi:10.1109/TNNLS.2016.2551724.</w:t>
      </w:r>
    </w:p>
    <w:p w14:paraId="63A7FC4E"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yon, Isabelle, and Andre Elisseeff. 2003. “An Introduction to Variable and Feature Selection.” </w:t>
      </w:r>
      <w:r w:rsidRPr="002E01D3">
        <w:rPr>
          <w:i/>
          <w:iCs/>
          <w:noProof/>
        </w:rPr>
        <w:t>Journal OfMachine Learning Research</w:t>
      </w:r>
      <w:r w:rsidRPr="002E01D3">
        <w:rPr>
          <w:noProof/>
        </w:rPr>
        <w:t xml:space="preserve"> 3: 1157–1182. doi:10.1016/j.aca.2011.07.027.</w:t>
      </w:r>
    </w:p>
    <w:p w14:paraId="3E87173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yon, Isabelle, Jason Weston, Stephen Barnhill, and Vladimir Vapnik. 2002. “Gene Selection for Cancer Classification Using Support Vector Machines.” </w:t>
      </w:r>
      <w:r w:rsidRPr="002E01D3">
        <w:rPr>
          <w:i/>
          <w:iCs/>
          <w:noProof/>
        </w:rPr>
        <w:t>Machine Learning</w:t>
      </w:r>
      <w:r w:rsidRPr="002E01D3">
        <w:rPr>
          <w:noProof/>
        </w:rPr>
        <w:t xml:space="preserve"> 46 (1–3): 389–422. doi:10.1023/A:1012487302797.</w:t>
      </w:r>
    </w:p>
    <w:p w14:paraId="5F92CC3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Hand, David J, and Kerning Yu. 2001. “Idiot’s Bayes - Not So Stupid After All?” </w:t>
      </w:r>
      <w:r w:rsidRPr="002E01D3">
        <w:rPr>
          <w:i/>
          <w:iCs/>
          <w:noProof/>
        </w:rPr>
        <w:t>International Statisitical Review</w:t>
      </w:r>
      <w:r w:rsidRPr="002E01D3">
        <w:rPr>
          <w:noProof/>
        </w:rPr>
        <w:t xml:space="preserve"> 69 (3): 385–398.</w:t>
      </w:r>
    </w:p>
    <w:p w14:paraId="1DB0F9AD"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Inza, Iñaki, Pedro Larrañaga, Rosa Blanco, and Antonio J. Cerrolaza. 2004. “Filter versus Wrapper Gene Selection Approaches in DNA Microarray Domains.” </w:t>
      </w:r>
      <w:r w:rsidRPr="002E01D3">
        <w:rPr>
          <w:i/>
          <w:iCs/>
          <w:noProof/>
        </w:rPr>
        <w:t>Artificial Intelligence in Medicine</w:t>
      </w:r>
      <w:r w:rsidRPr="002E01D3">
        <w:rPr>
          <w:noProof/>
        </w:rPr>
        <w:t xml:space="preserve"> 31 (2): 91–103. doi:10.1016/j.artmed.2004.01.007.</w:t>
      </w:r>
    </w:p>
    <w:p w14:paraId="29673552"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lastRenderedPageBreak/>
        <w:t xml:space="preserve">Jain, Anil K, Robert P W Duin, and Jianchang Mao. 2000. “Statistical Pattern Recognition: A Review.” </w:t>
      </w:r>
      <w:r w:rsidRPr="002E01D3">
        <w:rPr>
          <w:i/>
          <w:iCs/>
          <w:noProof/>
        </w:rPr>
        <w:t>IEEE Transactions on Pattern Analysis and Machine Intelligence</w:t>
      </w:r>
      <w:r w:rsidRPr="002E01D3">
        <w:rPr>
          <w:noProof/>
        </w:rPr>
        <w:t xml:space="preserve"> 22 (1): 4–37.</w:t>
      </w:r>
    </w:p>
    <w:p w14:paraId="77754B9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Johnson, Brian, and Zhixiao Xie. 2013. “Classifying a High Resolution Image of an Urban Area Using Super-Object Information.” </w:t>
      </w:r>
      <w:r w:rsidRPr="002E01D3">
        <w:rPr>
          <w:i/>
          <w:iCs/>
          <w:noProof/>
        </w:rPr>
        <w:t>ISPRS Journal of Photogrammetry and Remote Sensing</w:t>
      </w:r>
      <w:r w:rsidRPr="002E01D3">
        <w:rPr>
          <w:noProof/>
        </w:rPr>
        <w:t xml:space="preserve"> 83 (September): 40–49. doi:10.1016/j.isprsjprs.2013.05.008.</w:t>
      </w:r>
    </w:p>
    <w:p w14:paraId="69E2315A"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alousis, Alexandros, Julien Prados, and Melanie Hilario. 2007. “Stability of Feature Selection Algorithms: A Study on High-Dimensional Spaces.” </w:t>
      </w:r>
      <w:r w:rsidRPr="002E01D3">
        <w:rPr>
          <w:i/>
          <w:iCs/>
          <w:noProof/>
        </w:rPr>
        <w:t>Knowledge and Information Systems</w:t>
      </w:r>
      <w:r w:rsidRPr="002E01D3">
        <w:rPr>
          <w:noProof/>
        </w:rPr>
        <w:t xml:space="preserve"> 12 (1): 95–116. doi:10.1007/s10115-006-0040-8.</w:t>
      </w:r>
    </w:p>
    <w:p w14:paraId="258C44CE"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ononenko, Igor, E Šimec, and M Robnik-Šikonja. 1997. “Overcoming the Myopia of Inductive Learning Algorithms with RELIEFF.” </w:t>
      </w:r>
      <w:r w:rsidRPr="002E01D3">
        <w:rPr>
          <w:i/>
          <w:iCs/>
          <w:noProof/>
        </w:rPr>
        <w:t>Applied Intelligence</w:t>
      </w:r>
      <w:r w:rsidRPr="002E01D3">
        <w:rPr>
          <w:noProof/>
        </w:rPr>
        <w:t xml:space="preserve"> 7 (1): 39–55. doi:10.1023/A:1008280620621.</w:t>
      </w:r>
    </w:p>
    <w:p w14:paraId="1138570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uncheva, L I. 2007. “A Stability Index for Feature Selection.” In </w:t>
      </w:r>
      <w:r w:rsidRPr="002E01D3">
        <w:rPr>
          <w:i/>
          <w:iCs/>
          <w:noProof/>
        </w:rPr>
        <w:t>International Multi-Conference: Artificial Intelligence and Applications</w:t>
      </w:r>
      <w:r w:rsidRPr="002E01D3">
        <w:rPr>
          <w:noProof/>
        </w:rPr>
        <w:t>, 390–395. Innsbruck, Austria: IASTED.</w:t>
      </w:r>
    </w:p>
    <w:p w14:paraId="396F3FE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Li, Shengqiao, E James Harner, and Donald a Adjeroh. 2011. “Random KNN Feature Selection - a Fast and Stable Alternative to Random Forests.” </w:t>
      </w:r>
      <w:r w:rsidRPr="002E01D3">
        <w:rPr>
          <w:i/>
          <w:iCs/>
          <w:noProof/>
        </w:rPr>
        <w:t>BMC Bioinformatics</w:t>
      </w:r>
      <w:r w:rsidRPr="002E01D3">
        <w:rPr>
          <w:noProof/>
        </w:rPr>
        <w:t xml:space="preserve"> 12 (1). BioMed Central Ltd: 450. doi:10.1186/1471-2105-12-450.</w:t>
      </w:r>
    </w:p>
    <w:p w14:paraId="7BF30F4D"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Lichman, M. 2013. “UCI Machine Learning Repository.” http://archive.ics.uci.edu/ml.</w:t>
      </w:r>
    </w:p>
    <w:p w14:paraId="369EF861"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Mishra, K K, and Sandeep Harit. 2010. “A Fast Algorithm for Finding the Non Dominated Set in Multi Objective Optimization.” </w:t>
      </w:r>
      <w:r w:rsidRPr="002E01D3">
        <w:rPr>
          <w:i/>
          <w:iCs/>
          <w:noProof/>
        </w:rPr>
        <w:t>Multi-Objective Optimization Using Evolutionary Algorithms</w:t>
      </w:r>
      <w:r w:rsidRPr="002E01D3">
        <w:rPr>
          <w:noProof/>
        </w:rPr>
        <w:t xml:space="preserve"> 1 (25): 35–39.</w:t>
      </w:r>
    </w:p>
    <w:p w14:paraId="0BAB816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Mitra, Pabitra, C A Murthy, and Sankar K Pal. 2002. “Unsupervised Feature Selection Using Feature Similarity.” </w:t>
      </w:r>
      <w:r w:rsidRPr="002E01D3">
        <w:rPr>
          <w:i/>
          <w:iCs/>
          <w:noProof/>
        </w:rPr>
        <w:t>IEEE Transactions on Pattern Analysis and Machine Intelligence PAMI</w:t>
      </w:r>
      <w:r w:rsidRPr="002E01D3">
        <w:rPr>
          <w:noProof/>
        </w:rPr>
        <w:t xml:space="preserve"> 24 (3): 301–312. doi:10.1109/34.990133.</w:t>
      </w:r>
    </w:p>
    <w:p w14:paraId="4D8EF513"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Peng, Hanchuan, Fuhui Long, and Chris Ding. 2005. “Feature Selection Based on Mutual Information: Criteria of Max-Dependency, Max-Relevance, and Min-Redundancy.” </w:t>
      </w:r>
      <w:r w:rsidRPr="002E01D3">
        <w:rPr>
          <w:i/>
          <w:iCs/>
          <w:noProof/>
        </w:rPr>
        <w:t>IEEE Trans. on Pattern Analysis and Machine Intelligence</w:t>
      </w:r>
      <w:r w:rsidRPr="002E01D3">
        <w:rPr>
          <w:noProof/>
        </w:rPr>
        <w:t xml:space="preserve"> 27 (8): 1226–1238. doi:10.1109/TPAMI.2005.159.</w:t>
      </w:r>
    </w:p>
    <w:p w14:paraId="005CB26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Sahu, Barnali, and Debahuti Mishra. 2011. “A Novel Approach for Selecting Informative Genes from Gene Expression Data Using Signal-to-Noise Ratio and t-Statistics.” In </w:t>
      </w:r>
      <w:r w:rsidRPr="002E01D3">
        <w:rPr>
          <w:i/>
          <w:iCs/>
          <w:noProof/>
        </w:rPr>
        <w:t>2011 2nd International Conference on Computer and Communication Technology (ICCCT-2011)</w:t>
      </w:r>
      <w:r w:rsidRPr="002E01D3">
        <w:rPr>
          <w:noProof/>
        </w:rPr>
        <w:t>, 5–10. Allahabad, India: IEEE. doi:10.1109/ICCCT.2011.6075207.</w:t>
      </w:r>
    </w:p>
    <w:p w14:paraId="7F34940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Strobl, Carolin, Anne-Laure Boulesteix, Thomas Kneib, Thomas Augustin, and Achim </w:t>
      </w:r>
      <w:r w:rsidRPr="002E01D3">
        <w:rPr>
          <w:noProof/>
        </w:rPr>
        <w:lastRenderedPageBreak/>
        <w:t xml:space="preserve">Zeileis. 2008. “Conditional Variable Importance for Random Forests.” </w:t>
      </w:r>
      <w:r w:rsidRPr="002E01D3">
        <w:rPr>
          <w:i/>
          <w:iCs/>
          <w:noProof/>
        </w:rPr>
        <w:t>BMC Bioinformatics</w:t>
      </w:r>
      <w:r w:rsidRPr="002E01D3">
        <w:rPr>
          <w:noProof/>
        </w:rPr>
        <w:t xml:space="preserve"> 9 (January): 307. doi:10.1186/1471-2105-9-307.</w:t>
      </w:r>
    </w:p>
    <w:p w14:paraId="1F1F810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Tolosi, Laura, and Thomas Lengauer. 2011. “Classification with Correlated Features: Unreliability of Feature Ranking and Solutions.” </w:t>
      </w:r>
      <w:r w:rsidRPr="002E01D3">
        <w:rPr>
          <w:i/>
          <w:iCs/>
          <w:noProof/>
        </w:rPr>
        <w:t>Bioinformatics</w:t>
      </w:r>
      <w:r w:rsidRPr="002E01D3">
        <w:rPr>
          <w:noProof/>
        </w:rPr>
        <w:t xml:space="preserve"> 27 (14): 1986–1994. doi:10.1093/bioinformatics/btr300.</w:t>
      </w:r>
    </w:p>
    <w:p w14:paraId="16A5992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TU Delft. 2015. “PRTools.” http://prtools.org/prtools/.</w:t>
      </w:r>
    </w:p>
    <w:p w14:paraId="69F0213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ang, Hua, Feiping Nie, Heng Huang, Shannon Risacher, Andrew J Saykin, Li Shen, and ADNI. 2010. “Efficient and Robust Feature Selection via Joint ℓ2, 1-Norms Minimization.” </w:t>
      </w:r>
      <w:r w:rsidRPr="002E01D3">
        <w:rPr>
          <w:i/>
          <w:iCs/>
          <w:noProof/>
        </w:rPr>
        <w:t>Advances in Neural Information Processing Systems</w:t>
      </w:r>
      <w:r w:rsidRPr="002E01D3">
        <w:rPr>
          <w:noProof/>
        </w:rPr>
        <w:t xml:space="preserve"> 23 (March): 1813–1821. doi:10.1016/j.neuroimage.2010.10.081.</w:t>
      </w:r>
    </w:p>
    <w:p w14:paraId="3C37047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ebb, Andrew R. 2002. </w:t>
      </w:r>
      <w:r w:rsidRPr="002E01D3">
        <w:rPr>
          <w:i/>
          <w:iCs/>
          <w:noProof/>
        </w:rPr>
        <w:t>Statistical Pattern Recognition</w:t>
      </w:r>
      <w:r w:rsidRPr="002E01D3">
        <w:rPr>
          <w:noProof/>
        </w:rPr>
        <w:t>. Chichester, UK: John Wiley &amp; Sons, Ltd. doi:10.1002/0470854774.</w:t>
      </w:r>
    </w:p>
    <w:p w14:paraId="25B3EA28"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u, Bo, Chongcheng Chen, Tahar Mohand Kechadi, and Liya Sun. 2013. “A Comparative Evaluation of Filter-Based Feature Selection Methods for Hyper-Spectral Band Selection.” </w:t>
      </w:r>
      <w:r w:rsidRPr="002E01D3">
        <w:rPr>
          <w:i/>
          <w:iCs/>
          <w:noProof/>
        </w:rPr>
        <w:t>International Journal of Remote Sensing</w:t>
      </w:r>
      <w:r w:rsidRPr="002E01D3">
        <w:rPr>
          <w:noProof/>
        </w:rPr>
        <w:t xml:space="preserve"> 34 (22): 7974–7990. doi:10.1080/01431161.2013.827815.</w:t>
      </w:r>
    </w:p>
    <w:p w14:paraId="022AC39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ang, Howard Hua, and John Moody. 1999. “Data Visualization and Feature Selection: New Algorithms for Nongaussian Data.” </w:t>
      </w:r>
      <w:r w:rsidRPr="002E01D3">
        <w:rPr>
          <w:i/>
          <w:iCs/>
          <w:noProof/>
        </w:rPr>
        <w:t>Advances in Neural Information Processing Systems</w:t>
      </w:r>
      <w:r w:rsidRPr="002E01D3">
        <w:rPr>
          <w:noProof/>
        </w:rPr>
        <w:t xml:space="preserve"> 12 (Mi): 687–693.</w:t>
      </w:r>
    </w:p>
    <w:p w14:paraId="3D9E678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ousef, Malik, Segun Jung, Louise C Showe, and Michael K Showe. 2007. “Recursive Cluster Elimination (RCE) for Classification and Feature Selection from Gene Expression Data.” </w:t>
      </w:r>
      <w:r w:rsidRPr="002E01D3">
        <w:rPr>
          <w:i/>
          <w:iCs/>
          <w:noProof/>
        </w:rPr>
        <w:t>BMC Bioinformatics</w:t>
      </w:r>
      <w:r w:rsidRPr="002E01D3">
        <w:rPr>
          <w:noProof/>
        </w:rPr>
        <w:t xml:space="preserve"> 8 (144). doi:10.1186/1471-2105-8-144.</w:t>
      </w:r>
    </w:p>
    <w:p w14:paraId="00F565B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u, Lei, and Huan Liu. 2004. “Efficient Feature Selection via Analysis of Relevance and Redundancy.” </w:t>
      </w:r>
      <w:r w:rsidRPr="002E01D3">
        <w:rPr>
          <w:i/>
          <w:iCs/>
          <w:noProof/>
        </w:rPr>
        <w:t>Journal of Machine Learning Research</w:t>
      </w:r>
      <w:r w:rsidRPr="002E01D3">
        <w:rPr>
          <w:noProof/>
        </w:rPr>
        <w:t xml:space="preserve"> 5 (2004): 1205–1224.</w:t>
      </w:r>
    </w:p>
    <w:p w14:paraId="614B90D1"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uan, Yuan, Guokang Zhu, and Qi Wang. 2015. “Hyperspectral Band Selection by Multitask Sparsity Pursuit.” </w:t>
      </w:r>
      <w:r w:rsidRPr="002E01D3">
        <w:rPr>
          <w:i/>
          <w:iCs/>
          <w:noProof/>
        </w:rPr>
        <w:t>IEEE Transactions on Geoscience and Remote Sensing</w:t>
      </w:r>
      <w:r w:rsidRPr="002E01D3">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6-11T11:42:00Z" w:initials="rev1">
    <w:p w14:paraId="363DBF20" w14:textId="37880E46" w:rsidR="00593C25" w:rsidRDefault="00593C25">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3" w:author="Reviewer2" w:date="2018-06-11T11:50:00Z" w:initials="rev2">
    <w:p w14:paraId="3B32ED0B" w14:textId="7929790A" w:rsidR="00593C25" w:rsidRDefault="00593C25">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6" w:author="Reviewer1" w:date="2018-06-11T11:43:00Z" w:initials="rev1">
    <w:p w14:paraId="799860AD" w14:textId="45DC2130" w:rsidR="00593C25" w:rsidRDefault="00593C25">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11" w:author="Reviewer2" w:date="2018-06-11T11:50:00Z" w:initials="rev2">
    <w:p w14:paraId="47156D7E" w14:textId="34B372C4" w:rsidR="00593C25" w:rsidRDefault="00593C25">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110" w:author="Reviewer1" w:date="2018-06-11T11:45:00Z" w:initials="rev1">
    <w:p w14:paraId="28F1F8EB" w14:textId="3FB687AC" w:rsidR="00593C25" w:rsidRDefault="00593C25">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111" w:author="Reviewer2" w:date="2018-06-11T11:51:00Z" w:initials="rev2">
    <w:p w14:paraId="6346A297" w14:textId="68AE338E" w:rsidR="00593C25" w:rsidRDefault="00593C25">
      <w:pPr>
        <w:pStyle w:val="CommentText"/>
      </w:pPr>
      <w:r>
        <w:rPr>
          <w:rStyle w:val="CommentReference"/>
        </w:rPr>
        <w:annotationRef/>
      </w:r>
      <w:r>
        <w:t>In 2.1, the introduction of the proposed method is too short. Some more detailed procedure of the proposed method should be added.</w:t>
      </w:r>
    </w:p>
  </w:comment>
  <w:comment w:id="120" w:author="Reviewer1" w:date="2018-06-11T11:46:00Z" w:initials="rev1">
    <w:p w14:paraId="587FAD32" w14:textId="08763C18" w:rsidR="00593C25" w:rsidRDefault="00593C25">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409" w:author="Reviewer2" w:date="2018-06-11T11:51:00Z" w:initials="rev2">
    <w:p w14:paraId="7DFCAE31" w14:textId="67FA676E" w:rsidR="00593C25" w:rsidRDefault="00593C25">
      <w:pPr>
        <w:pStyle w:val="CommentText"/>
      </w:pPr>
      <w:r>
        <w:rPr>
          <w:rStyle w:val="CommentReference"/>
        </w:rPr>
        <w:annotationRef/>
      </w:r>
      <w:r>
        <w:t>In the experiment, the analysis of selected features for different methods may be investig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3B32ED0B" w15:done="0"/>
  <w15:commentEx w15:paraId="799860AD" w15:done="0"/>
  <w15:commentEx w15:paraId="47156D7E" w15:done="0"/>
  <w15:commentEx w15:paraId="28F1F8EB" w15:done="0"/>
  <w15:commentEx w15:paraId="6346A297" w15:done="0"/>
  <w15:commentEx w15:paraId="587FAD32" w15:done="0"/>
  <w15:commentEx w15:paraId="7DFCAE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9E9C0" w14:textId="77777777" w:rsidR="00792FE5" w:rsidRDefault="00792FE5" w:rsidP="00A90339">
      <w:r>
        <w:separator/>
      </w:r>
    </w:p>
  </w:endnote>
  <w:endnote w:type="continuationSeparator" w:id="0">
    <w:p w14:paraId="2D28A426" w14:textId="77777777" w:rsidR="00792FE5" w:rsidRDefault="00792FE5"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DB82B" w14:textId="77777777" w:rsidR="00792FE5" w:rsidRDefault="00792FE5" w:rsidP="00A90339">
      <w:r>
        <w:separator/>
      </w:r>
    </w:p>
  </w:footnote>
  <w:footnote w:type="continuationSeparator" w:id="0">
    <w:p w14:paraId="633296C7" w14:textId="77777777" w:rsidR="00792FE5" w:rsidRDefault="00792FE5"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50"/>
    <w:rsid w:val="00157BEE"/>
    <w:rsid w:val="00161C7E"/>
    <w:rsid w:val="00162268"/>
    <w:rsid w:val="00164407"/>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745"/>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2FE5"/>
    <w:rsid w:val="00796BE6"/>
    <w:rsid w:val="007A28F9"/>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40CD"/>
    <w:rsid w:val="007E4855"/>
    <w:rsid w:val="007E5AA9"/>
    <w:rsid w:val="007E5D1D"/>
    <w:rsid w:val="007E661C"/>
    <w:rsid w:val="007E6994"/>
    <w:rsid w:val="007F3D3C"/>
    <w:rsid w:val="007F3E58"/>
    <w:rsid w:val="007F4261"/>
    <w:rsid w:val="007F5156"/>
    <w:rsid w:val="007F6324"/>
    <w:rsid w:val="00801C55"/>
    <w:rsid w:val="0080304C"/>
    <w:rsid w:val="00803F60"/>
    <w:rsid w:val="0080507C"/>
    <w:rsid w:val="00807B29"/>
    <w:rsid w:val="00807B99"/>
    <w:rsid w:val="008109E8"/>
    <w:rsid w:val="00810DCA"/>
    <w:rsid w:val="008110F9"/>
    <w:rsid w:val="00811CBD"/>
    <w:rsid w:val="008131B7"/>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3B2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98"/>
    <w:rsid w:val="00D653E3"/>
    <w:rsid w:val="00D70764"/>
    <w:rsid w:val="00D71D06"/>
    <w:rsid w:val="00D75150"/>
    <w:rsid w:val="00D76888"/>
    <w:rsid w:val="00D82472"/>
    <w:rsid w:val="00D82705"/>
    <w:rsid w:val="00D86878"/>
    <w:rsid w:val="00D8796C"/>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3D5E"/>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C84"/>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563A6-CF84-490A-A871-FD14670D9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3512</TotalTime>
  <Pages>32</Pages>
  <Words>45673</Words>
  <Characters>260341</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4</cp:revision>
  <cp:lastPrinted>2018-06-11T09:34:00Z</cp:lastPrinted>
  <dcterms:created xsi:type="dcterms:W3CDTF">2018-06-11T09:33:00Z</dcterms:created>
  <dcterms:modified xsi:type="dcterms:W3CDTF">2018-06-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